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077BD" w14:textId="304ABB53" w:rsidR="001F7FFA" w:rsidRDefault="003856B4">
      <w:pPr>
        <w:pStyle w:val="StyleTitleLeft005cm"/>
        <w:rPr>
          <w:lang w:eastAsia="zh-CN"/>
        </w:rPr>
      </w:pPr>
      <w:r>
        <w:t>Anomaly detection in text data sets using character-level representation</w:t>
      </w:r>
      <w:bookmarkStart w:id="0" w:name="_GoBack"/>
      <w:bookmarkEnd w:id="0"/>
    </w:p>
    <w:p w14:paraId="7E5E64F3" w14:textId="6B746632" w:rsidR="001F7FFA" w:rsidRDefault="003856B4" w:rsidP="001F7FFA">
      <w:pPr>
        <w:pStyle w:val="Authors"/>
      </w:pPr>
      <w:r>
        <w:t>Amantay Abdurakhmanov, Mahsa Mohaghegh</w:t>
      </w:r>
    </w:p>
    <w:p w14:paraId="0653AF93" w14:textId="493DE305" w:rsidR="001F7FFA" w:rsidRDefault="008A3D17" w:rsidP="001F7FFA">
      <w:pPr>
        <w:pStyle w:val="Addresses"/>
        <w:spacing w:after="240"/>
        <w:rPr>
          <w:lang w:eastAsia="zh-CN"/>
        </w:rPr>
      </w:pPr>
      <w:r>
        <w:t xml:space="preserve">Auckland University of technology, </w:t>
      </w:r>
      <w:r w:rsidR="003856B4">
        <w:t>Auckland, New Zealand</w:t>
      </w:r>
    </w:p>
    <w:p w14:paraId="53834017" w14:textId="494F5F1B" w:rsidR="001F7FFA" w:rsidRDefault="00002A57" w:rsidP="001F7FFA">
      <w:pPr>
        <w:pStyle w:val="Addresses"/>
        <w:spacing w:after="240"/>
        <w:rPr>
          <w:lang w:eastAsia="zh-CN"/>
        </w:rPr>
      </w:pPr>
      <w:hyperlink r:id="rId8" w:history="1">
        <w:r w:rsidR="003856B4" w:rsidRPr="008F7CB5">
          <w:rPr>
            <w:rStyle w:val="Hyperlink"/>
          </w:rPr>
          <w:t>amantay.abdurakhmanov@gmail.com</w:t>
        </w:r>
      </w:hyperlink>
      <w:r w:rsidR="00164984">
        <w:t xml:space="preserve">, </w:t>
      </w:r>
      <w:hyperlink r:id="rId9" w:history="1">
        <w:r w:rsidR="00164984" w:rsidRPr="00D63FA6">
          <w:rPr>
            <w:rStyle w:val="Hyperlink"/>
          </w:rPr>
          <w:t>mahsa.mohaghegh@aut.ac.nz</w:t>
        </w:r>
      </w:hyperlink>
      <w:r w:rsidR="003856B4">
        <w:t xml:space="preserve"> </w:t>
      </w:r>
    </w:p>
    <w:p w14:paraId="6D3E9A34" w14:textId="37AC73FE" w:rsidR="00EA3F4B" w:rsidRPr="00D546E3" w:rsidRDefault="00EA3F4B">
      <w:pPr>
        <w:pStyle w:val="Abstract"/>
        <w:spacing w:after="567"/>
      </w:pPr>
      <w:r w:rsidRPr="00BF7827">
        <w:rPr>
          <w:b/>
        </w:rPr>
        <w:t xml:space="preserve">Abstract. </w:t>
      </w:r>
      <w:bookmarkStart w:id="1" w:name="_Hlk52537753"/>
      <w:r w:rsidR="00AA48A1">
        <w:t>This paper proposes</w:t>
      </w:r>
      <w:r w:rsidR="00FB392D">
        <w:t xml:space="preserve"> </w:t>
      </w:r>
      <w:r w:rsidR="009A7384">
        <w:t>a</w:t>
      </w:r>
      <w:r w:rsidR="00E1371F">
        <w:t xml:space="preserve"> </w:t>
      </w:r>
      <w:r w:rsidR="00FB392D">
        <w:t>character-level representation of unsupervised text data sets</w:t>
      </w:r>
      <w:r w:rsidR="00AA48A1">
        <w:t xml:space="preserve"> </w:t>
      </w:r>
      <w:r w:rsidR="00FB392D">
        <w:t>for anomaly detection problem</w:t>
      </w:r>
      <w:r w:rsidR="000C0F70">
        <w:t>s</w:t>
      </w:r>
      <w:r w:rsidR="00FB392D">
        <w:t xml:space="preserve">. </w:t>
      </w:r>
      <w:r w:rsidR="0022775D">
        <w:t>An e</w:t>
      </w:r>
      <w:r w:rsidR="00AA48A1">
        <w:t xml:space="preserve">mpirical examination of the character-level </w:t>
      </w:r>
      <w:r w:rsidR="0058079B">
        <w:t xml:space="preserve">text </w:t>
      </w:r>
      <w:r w:rsidR="00AA48A1">
        <w:t xml:space="preserve">representation </w:t>
      </w:r>
      <w:r w:rsidR="00FB392D">
        <w:t xml:space="preserve">was conducted </w:t>
      </w:r>
      <w:r w:rsidR="00AA48A1">
        <w:t xml:space="preserve">to demonstrate </w:t>
      </w:r>
      <w:r w:rsidR="00552D22">
        <w:t>the</w:t>
      </w:r>
      <w:r w:rsidR="00AA48A1">
        <w:t xml:space="preserve"> ability to separate outlying </w:t>
      </w:r>
      <w:r w:rsidR="00425B0F">
        <w:t xml:space="preserve">and normal </w:t>
      </w:r>
      <w:r w:rsidR="00AA48A1">
        <w:t xml:space="preserve">records </w:t>
      </w:r>
      <w:r w:rsidR="00FB392D">
        <w:t xml:space="preserve">using </w:t>
      </w:r>
      <w:r w:rsidR="00A32FB6" w:rsidRPr="00036A9C">
        <w:t>an</w:t>
      </w:r>
      <w:r w:rsidR="00A32FB6">
        <w:t xml:space="preserve"> </w:t>
      </w:r>
      <w:r w:rsidR="00FB392D">
        <w:t xml:space="preserve">ensemble of </w:t>
      </w:r>
      <w:r w:rsidR="00E572CE">
        <w:t>multiple</w:t>
      </w:r>
      <w:r w:rsidR="00FB392D">
        <w:t xml:space="preserve"> classic numerical anomaly classifiers. </w:t>
      </w:r>
      <w:r w:rsidR="00E572CE">
        <w:t xml:space="preserve">Experimental results obtained on two different data sets </w:t>
      </w:r>
      <w:r w:rsidR="00026CED">
        <w:t>confirm</w:t>
      </w:r>
      <w:r w:rsidR="00F03E21">
        <w:t>ed</w:t>
      </w:r>
      <w:r w:rsidR="00E572CE">
        <w:t xml:space="preserve"> </w:t>
      </w:r>
      <w:r w:rsidR="007116C9">
        <w:t>the</w:t>
      </w:r>
      <w:r w:rsidR="00E572CE">
        <w:t xml:space="preserve"> applicability of the</w:t>
      </w:r>
      <w:r w:rsidR="003E3F70">
        <w:t xml:space="preserve"> developed unsupervised</w:t>
      </w:r>
      <w:r w:rsidR="00E572CE">
        <w:t xml:space="preserve"> model to </w:t>
      </w:r>
      <w:r w:rsidR="00CF21FC">
        <w:t>detect</w:t>
      </w:r>
      <w:r w:rsidR="00A24AA7">
        <w:t xml:space="preserve"> </w:t>
      </w:r>
      <w:r w:rsidR="008D74F7">
        <w:t>outlying</w:t>
      </w:r>
      <w:r w:rsidR="003808BF">
        <w:t xml:space="preserve"> instances in </w:t>
      </w:r>
      <w:r w:rsidR="00BB6F21">
        <w:t xml:space="preserve">various </w:t>
      </w:r>
      <w:r w:rsidR="003E3F70">
        <w:t>real-world</w:t>
      </w:r>
      <w:r w:rsidR="00E572CE">
        <w:t xml:space="preserve"> scenarios</w:t>
      </w:r>
      <w:r w:rsidR="005F4F5C">
        <w:t>, providing</w:t>
      </w:r>
      <w:r w:rsidR="003E3F70">
        <w:t xml:space="preserve"> </w:t>
      </w:r>
      <w:r w:rsidR="00547BEE">
        <w:t xml:space="preserve">the </w:t>
      </w:r>
      <w:r w:rsidR="005B3E02">
        <w:t>opportunity</w:t>
      </w:r>
      <w:r w:rsidR="00603AF0">
        <w:t xml:space="preserve"> to</w:t>
      </w:r>
      <w:r w:rsidR="003E3F70">
        <w:t xml:space="preserve"> quick</w:t>
      </w:r>
      <w:r w:rsidR="00603AF0">
        <w:t>ly</w:t>
      </w:r>
      <w:r w:rsidR="003E3F70">
        <w:t xml:space="preserve"> assess </w:t>
      </w:r>
      <w:r w:rsidR="007A4A0D">
        <w:t xml:space="preserve">a </w:t>
      </w:r>
      <w:r w:rsidR="00A47E38">
        <w:t>large amount of textual data</w:t>
      </w:r>
      <w:r w:rsidR="003E3F70">
        <w:t xml:space="preserve"> in terms of </w:t>
      </w:r>
      <w:r w:rsidR="00806662">
        <w:t>information</w:t>
      </w:r>
      <w:r w:rsidR="00A47E38">
        <w:t xml:space="preserve"> </w:t>
      </w:r>
      <w:r w:rsidR="003E3F70">
        <w:t xml:space="preserve">consistency and conformity without </w:t>
      </w:r>
      <w:r w:rsidR="003E3F70" w:rsidRPr="00D546E3">
        <w:t xml:space="preserve">knowledge </w:t>
      </w:r>
      <w:r w:rsidR="00DB7837">
        <w:t xml:space="preserve">of the data content </w:t>
      </w:r>
      <w:r w:rsidR="003E3F70" w:rsidRPr="00D546E3">
        <w:t>itself</w:t>
      </w:r>
      <w:r w:rsidR="00E572CE" w:rsidRPr="00D546E3">
        <w:t>.</w:t>
      </w:r>
      <w:bookmarkEnd w:id="1"/>
    </w:p>
    <w:p w14:paraId="15AEB3A8" w14:textId="77777777" w:rsidR="00EA3F4B" w:rsidRDefault="00EA3F4B">
      <w:pPr>
        <w:pStyle w:val="section"/>
        <w:spacing w:before="0"/>
      </w:pPr>
      <w:r>
        <w:t>Introduction</w:t>
      </w:r>
    </w:p>
    <w:p w14:paraId="20141228" w14:textId="3696F340" w:rsidR="00EA3F4B" w:rsidRDefault="005E428A" w:rsidP="005D6203">
      <w:pPr>
        <w:pStyle w:val="BodyChar"/>
      </w:pPr>
      <w:r>
        <w:t>Anomaly</w:t>
      </w:r>
      <w:r w:rsidR="00A92FBD">
        <w:t xml:space="preserve"> (outlier)</w:t>
      </w:r>
      <w:r>
        <w:t xml:space="preserve"> detection is </w:t>
      </w:r>
      <w:r w:rsidR="009308CD">
        <w:t>a</w:t>
      </w:r>
      <w:r>
        <w:t xml:space="preserve"> classic </w:t>
      </w:r>
      <w:r w:rsidR="006E1C96">
        <w:t>problem</w:t>
      </w:r>
      <w:r>
        <w:t xml:space="preserve"> in </w:t>
      </w:r>
      <w:r w:rsidR="00C02E1A">
        <w:t xml:space="preserve">a </w:t>
      </w:r>
      <w:r>
        <w:t xml:space="preserve">variety of application </w:t>
      </w:r>
      <w:r w:rsidR="006E1C96">
        <w:t xml:space="preserve">domains where </w:t>
      </w:r>
      <w:r w:rsidR="0020058B">
        <w:t xml:space="preserve">the </w:t>
      </w:r>
      <w:r w:rsidR="006E1C96">
        <w:t xml:space="preserve">necessity of </w:t>
      </w:r>
      <w:r w:rsidR="00A92FBD">
        <w:t>determining</w:t>
      </w:r>
      <w:r w:rsidR="006E1C96">
        <w:t xml:space="preserve"> outlying data is often crucial</w:t>
      </w:r>
      <w:r>
        <w:t>.</w:t>
      </w:r>
      <w:r w:rsidR="006E1C96">
        <w:t xml:space="preserve"> The origin of the problem stems from anomal</w:t>
      </w:r>
      <w:r w:rsidR="00883E13">
        <w:t>y</w:t>
      </w:r>
      <w:r w:rsidR="006E1C96">
        <w:t xml:space="preserve"> interpretability as important, and sometimes even actionable information</w:t>
      </w:r>
      <w:r w:rsidR="00CE6CB9">
        <w:t xml:space="preserve"> </w:t>
      </w:r>
      <w:r w:rsidR="00CE6CB9">
        <w:fldChar w:fldCharType="begin"/>
      </w:r>
      <w:r w:rsidR="00CE6CB9">
        <w:instrText xml:space="preserve"> ADDIN EN.CITE &lt;EndNote&gt;&lt;Cite&gt;&lt;Author&gt;Aggarwal&lt;/Author&gt;&lt;Year&gt;2017&lt;/Year&gt;&lt;RecNum&gt;173&lt;/RecNum&gt;&lt;DisplayText&gt;[1]&lt;/DisplayText&gt;&lt;record&gt;&lt;rec-number&gt;173&lt;/rec-number&gt;&lt;foreign-keys&gt;&lt;key app="EN" db-id="0xfvtarasrfs5te5ewzppad2wavrxed0pa9v" timestamp="1598589904"&gt;173&lt;/key&gt;&lt;/foreign-keys&gt;&lt;ref-type name="Book Section"&gt;5&lt;/ref-type&gt;&lt;contributors&gt;&lt;authors&gt;&lt;author&gt;Aggarwal, Charu C.&lt;/author&gt;&lt;/authors&gt;&lt;/contributors&gt;&lt;titles&gt;&lt;secondary-title&gt;Outlier Analysis&lt;/secondary-title&gt;&lt;/titles&gt;&lt;dates&gt;&lt;year&gt;2017&lt;/year&gt;&lt;/dates&gt;&lt;publisher&gt;Springer International Publishing&lt;/publisher&gt;&lt;isbn&gt;978-3-319-47577-6&lt;/isbn&gt;&lt;urls&gt;&lt;/urls&gt;&lt;electronic-resource-num&gt;DOI 10.1007/978-3-319-47578-3&lt;/electronic-resource-num&gt;&lt;/record&gt;&lt;/Cite&gt;&lt;/EndNote&gt;</w:instrText>
      </w:r>
      <w:r w:rsidR="00CE6CB9">
        <w:fldChar w:fldCharType="separate"/>
      </w:r>
      <w:r w:rsidR="00CE6CB9">
        <w:rPr>
          <w:noProof/>
        </w:rPr>
        <w:t>[1]</w:t>
      </w:r>
      <w:r w:rsidR="00CE6CB9">
        <w:fldChar w:fldCharType="end"/>
      </w:r>
      <w:r w:rsidR="00A92FBD">
        <w:t>. To extract</w:t>
      </w:r>
      <w:r w:rsidR="0020058B">
        <w:t xml:space="preserve"> </w:t>
      </w:r>
      <w:r w:rsidR="00A92FBD">
        <w:t>such</w:t>
      </w:r>
      <w:r w:rsidR="0020058B">
        <w:t xml:space="preserve"> </w:t>
      </w:r>
      <w:r w:rsidR="00A92FBD">
        <w:t xml:space="preserve">information, </w:t>
      </w:r>
      <w:r w:rsidR="00736A1E">
        <w:t xml:space="preserve">an </w:t>
      </w:r>
      <w:r w:rsidR="00A92FBD">
        <w:t>anomaly detection</w:t>
      </w:r>
      <w:r w:rsidR="008F3C1E">
        <w:t xml:space="preserve"> model should be able to distinguish data set instances that </w:t>
      </w:r>
      <w:r w:rsidR="003418AC">
        <w:t xml:space="preserve">are </w:t>
      </w:r>
      <w:r w:rsidR="008F3C1E">
        <w:t>dissimilar to all others</w:t>
      </w:r>
      <w:r w:rsidR="00A92FBD">
        <w:t xml:space="preserve"> </w:t>
      </w:r>
      <w:r w:rsidR="008F3C1E">
        <w:t xml:space="preserve">in a data-driven manner </w:t>
      </w:r>
      <w:r w:rsidR="008F3C1E">
        <w:fldChar w:fldCharType="begin"/>
      </w:r>
      <w:r w:rsidR="008F3C1E">
        <w:instrText xml:space="preserve"> ADDIN EN.CITE &lt;EndNote&gt;&lt;Cite&gt;&lt;Author&gt;Chandola&lt;/Author&gt;&lt;Year&gt;2009&lt;/Year&gt;&lt;RecNum&gt;141&lt;/RecNum&gt;&lt;DisplayText&gt;[2]&lt;/DisplayText&gt;&lt;record&gt;&lt;rec-number&gt;141&lt;/rec-number&gt;&lt;foreign-keys&gt;&lt;key app="EN" db-id="0xfvtarasrfs5te5ewzppad2wavrxed0pa9v" timestamp="1595910979"&gt;1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ing Surveys&lt;/secondary-title&gt;&lt;/titles&gt;&lt;periodical&gt;&lt;full-title&gt;ACM Computing Surveys&lt;/full-title&gt;&lt;/periodical&gt;&lt;pages&gt;15.1-15.58&lt;/pages&gt;&lt;volume&gt;41&lt;/volume&gt;&lt;number&gt;3&lt;/number&gt;&lt;keywords&gt;&lt;keyword&gt;Machine theory&lt;/keyword&gt;&lt;keyword&gt;Data protection&lt;/keyword&gt;&lt;keyword&gt;Database security&lt;/keyword&gt;&lt;keyword&gt;Data security&lt;/keyword&gt;&lt;keyword&gt;Computational complexity&lt;/keyword&gt;&lt;keyword&gt;Anomaly detection (Computer security)&lt;/keyword&gt;&lt;keyword&gt;Computer security research&lt;/keyword&gt;&lt;keyword&gt;Algorithms&lt;/keyword&gt;&lt;/keywords&gt;&lt;dates&gt;&lt;year&gt;2009&lt;/year&gt;&lt;/dates&gt;&lt;publisher&gt;Association for Computing Machinery&lt;/publisher&gt;&lt;isbn&gt;03600300&lt;/isbn&gt;&lt;accession-num&gt;43479988&lt;/accession-num&gt;&lt;work-type&gt;Article&lt;/work-type&gt;&lt;urls&gt;&lt;/urls&gt;&lt;electronic-resource-num&gt;10.1145/1541880.1541882&lt;/electronic-resource-num&gt;&lt;remote-database-name&gt;Business Source Complete&lt;/remote-database-name&gt;&lt;remote-database-provider&gt;EBSCOhost&lt;/remote-database-provider&gt;&lt;/record&gt;&lt;/Cite&gt;&lt;/EndNote&gt;</w:instrText>
      </w:r>
      <w:r w:rsidR="008F3C1E">
        <w:fldChar w:fldCharType="separate"/>
      </w:r>
      <w:r w:rsidR="008F3C1E">
        <w:rPr>
          <w:noProof/>
        </w:rPr>
        <w:t>[2]</w:t>
      </w:r>
      <w:r w:rsidR="008F3C1E">
        <w:fldChar w:fldCharType="end"/>
      </w:r>
      <w:r w:rsidR="008F3C1E">
        <w:t xml:space="preserve">. </w:t>
      </w:r>
      <w:r w:rsidR="00A47E38">
        <w:t xml:space="preserve">Some of the application fields where anomaly detection </w:t>
      </w:r>
      <w:r w:rsidR="00700531" w:rsidRPr="00483FA2">
        <w:t>is</w:t>
      </w:r>
      <w:r w:rsidR="00700531">
        <w:t xml:space="preserve"> </w:t>
      </w:r>
      <w:r w:rsidR="00A47E38">
        <w:t>widely used to date</w:t>
      </w:r>
      <w:r w:rsidR="004F02B1">
        <w:t xml:space="preserve"> are</w:t>
      </w:r>
      <w:r w:rsidR="00A47E38">
        <w:t xml:space="preserve">: </w:t>
      </w:r>
      <w:r w:rsidR="0070097A">
        <w:t>i</w:t>
      </w:r>
      <w:r w:rsidR="00A47E38">
        <w:t>nformation security</w:t>
      </w:r>
      <w:r w:rsidR="00B1562F">
        <w:t xml:space="preserve">, e.g. </w:t>
      </w:r>
      <w:r w:rsidR="0070097A">
        <w:t>n</w:t>
      </w:r>
      <w:r w:rsidR="00B1562F">
        <w:t>etwork intrusion</w:t>
      </w:r>
      <w:r w:rsidR="0070097A">
        <w:t xml:space="preserve"> </w:t>
      </w:r>
      <w:r w:rsidR="00B1562F">
        <w:fldChar w:fldCharType="begin"/>
      </w:r>
      <w:r w:rsidR="008F3C1E">
        <w:instrText xml:space="preserve"> ADDIN EN.CITE &lt;EndNote&gt;&lt;Cite&gt;&lt;Author&gt;Kwon&lt;/Author&gt;&lt;Year&gt;2019&lt;/Year&gt;&lt;RecNum&gt;146&lt;/RecNum&gt;&lt;DisplayText&gt;[3]&lt;/DisplayText&gt;&lt;record&gt;&lt;rec-number&gt;146&lt;/rec-number&gt;&lt;foreign-keys&gt;&lt;key app="EN" db-id="0xfvtarasrfs5te5ewzppad2wavrxed0pa9v" timestamp="1595969075"&gt;146&lt;/key&gt;&lt;/foreign-keys&gt;&lt;ref-type name="Journal Article"&gt;17&lt;/ref-type&gt;&lt;contributors&gt;&lt;authors&gt;&lt;author&gt;Kwon, D.&lt;/author&gt;&lt;author&gt;Kim, J.&lt;/author&gt;&lt;author&gt;Suh, S. C.&lt;/author&gt;&lt;author&gt;Kim, H.&lt;/author&gt;&lt;author&gt;Kim, I.&lt;/author&gt;&lt;author&gt;Kim, K. J.&lt;/author&gt;&lt;/authors&gt;&lt;/contributors&gt;&lt;auth-address&gt;(1)Department of Computer Science and Information Systems, Texas A&amp;amp;M University, Commerce&amp;#xD;(2)Information Security Research Division, Electronics &amp;amp; Telecommunications Research Institute&amp;#xD;(3)Department of Convergence Security, Kyonggi University&lt;/auth-address&gt;&lt;titles&gt;&lt;title&gt;A survey of deep learning-based network anomaly detection&lt;/title&gt;&lt;secondary-title&gt;Cluster Computing&lt;/secondary-title&gt;&lt;/titles&gt;&lt;periodical&gt;&lt;full-title&gt;Cluster Computing&lt;/full-title&gt;&lt;/periodical&gt;&lt;pages&gt;949-961&lt;/pages&gt;&lt;volume&gt;22&lt;/volume&gt;&lt;section&gt;949&lt;/section&gt;&lt;keywords&gt;&lt;keyword&gt;Deep learning&lt;/keyword&gt;&lt;keyword&gt;Intrusion detection&lt;/keyword&gt;&lt;keyword&gt;Network anomaly detection&lt;/keyword&gt;&lt;keyword&gt;Network security&lt;/keyword&gt;&lt;keyword&gt;Network traffic analysis&lt;/keyword&gt;&lt;/keywords&gt;&lt;dates&gt;&lt;year&gt;2019&lt;/year&gt;&lt;pub-dates&gt;&lt;date&gt;01 / 16 /&lt;/date&gt;&lt;/pub-dates&gt;&lt;/dates&gt;&lt;publisher&gt;Springer New York LLC&lt;/publisher&gt;&lt;isbn&gt;15737543&amp;#xD;13867857&lt;/isbn&gt;&lt;accession-num&gt;edselc.2-52.0-85030103322&lt;/accession-num&gt;&lt;work-type&gt;Article&lt;/work-type&gt;&lt;urls&gt;&lt;/urls&gt;&lt;electronic-resource-num&gt;10.1007/s10586-017-1117-8&lt;/electronic-resource-num&gt;&lt;remote-database-name&gt;Scopus®&lt;/remote-database-name&gt;&lt;remote-database-provider&gt;EBSCOhost&lt;/remote-database-provider&gt;&lt;/record&gt;&lt;/Cite&gt;&lt;/EndNote&gt;</w:instrText>
      </w:r>
      <w:r w:rsidR="00B1562F">
        <w:fldChar w:fldCharType="separate"/>
      </w:r>
      <w:r w:rsidR="008F3C1E">
        <w:rPr>
          <w:noProof/>
        </w:rPr>
        <w:t>[3]</w:t>
      </w:r>
      <w:r w:rsidR="00B1562F">
        <w:fldChar w:fldCharType="end"/>
      </w:r>
      <w:r w:rsidR="00B1562F">
        <w:t xml:space="preserve">, identity theft </w:t>
      </w:r>
      <w:r w:rsidR="00B1562F">
        <w:fldChar w:fldCharType="begin">
          <w:fldData xml:space="preserve">PEVuZE5vdGU+PENpdGU+PEF1dGhvcj5HYXJnPC9BdXRob3I+PFllYXI+MjAxOTwvWWVhcj48UmVj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=
</w:fldData>
        </w:fldChar>
      </w:r>
      <w:r w:rsidR="008F3C1E">
        <w:instrText xml:space="preserve"> ADDIN EN.CITE </w:instrText>
      </w:r>
      <w:r w:rsidR="008F3C1E">
        <w:fldChar w:fldCharType="begin">
          <w:fldData xml:space="preserve">PEVuZE5vdGU+PENpdGU+PEF1dGhvcj5HYXJnPC9BdXRob3I+PFllYXI+MjAxOTwvWWVhcj48UmVj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=
</w:fldData>
        </w:fldChar>
      </w:r>
      <w:r w:rsidR="008F3C1E">
        <w:instrText xml:space="preserve"> ADDIN EN.CITE.DATA </w:instrText>
      </w:r>
      <w:r w:rsidR="008F3C1E">
        <w:fldChar w:fldCharType="end"/>
      </w:r>
      <w:r w:rsidR="00B1562F">
        <w:fldChar w:fldCharType="separate"/>
      </w:r>
      <w:r w:rsidR="008F3C1E">
        <w:rPr>
          <w:noProof/>
        </w:rPr>
        <w:t>[4]</w:t>
      </w:r>
      <w:r w:rsidR="00B1562F">
        <w:fldChar w:fldCharType="end"/>
      </w:r>
      <w:r w:rsidR="00B1562F">
        <w:t>;</w:t>
      </w:r>
      <w:r w:rsidR="00A47E38">
        <w:t xml:space="preserve"> </w:t>
      </w:r>
      <w:r w:rsidR="00CE6CB9">
        <w:t>e-commerce</w:t>
      </w:r>
      <w:r w:rsidR="00B1562F">
        <w:t>, e.g. credit-card fraud</w:t>
      </w:r>
      <w:r w:rsidR="0070097A">
        <w:t xml:space="preserve"> </w:t>
      </w:r>
      <w:r w:rsidR="00B1562F">
        <w:fldChar w:fldCharType="begin"/>
      </w:r>
      <w:r w:rsidR="008F3C1E">
        <w:instrText xml:space="preserve"> ADDIN EN.CITE &lt;EndNote&gt;&lt;Cite&gt;&lt;Author&gt;Carcillo&lt;/Author&gt;&lt;Year&gt;2019&lt;/Year&gt;&lt;RecNum&gt;143&lt;/RecNum&gt;&lt;DisplayText&gt;[5]&lt;/DisplayText&gt;&lt;record&gt;&lt;rec-number&gt;143&lt;/rec-number&gt;&lt;foreign-keys&gt;&lt;key app="EN" db-id="0xfvtarasrfs5te5ewzppad2wavrxed0pa9v" timestamp="1595912492"&gt;143&lt;/key&gt;&lt;/foreign-keys&gt;&lt;ref-type name="Journal Article"&gt;17&lt;/ref-type&gt;&lt;contributors&gt;&lt;authors&gt;&lt;author&gt;Carcillo, F.&lt;/author&gt;&lt;author&gt;Le Borgne, Y. A.&lt;/author&gt;&lt;author&gt;Bontempi, G.&lt;/author&gt;&lt;author&gt;Caelen, O.&lt;/author&gt;&lt;author&gt;Kessaci, Y.&lt;/author&gt;&lt;author&gt;Oblé, F.&lt;/author&gt;&lt;/authors&gt;&lt;/contributors&gt;&lt;auth-address&gt;(1)Machine Learning Group, Computer Science Department, Faculty of Sciences, Université Libre de Bruxelles (ULB)&amp;#xD;(2)R&amp;amp;D Worldline&lt;/auth-address&gt;&lt;titles&gt;&lt;title&gt;Combining unsupervised and supervised learning in credit card fraud detection&lt;/title&gt;&lt;secondary-title&gt;Information Sciences&lt;/secondary-title&gt;&lt;/titles&gt;&lt;periodical&gt;&lt;full-title&gt;Information Sciences&lt;/full-title&gt;&lt;/periodical&gt;&lt;keywords&gt;&lt;keyword&gt;Contextual outlier detection&lt;/keyword&gt;&lt;keyword&gt;Ensemble learning&lt;/keyword&gt;&lt;keyword&gt;Fraud detection&lt;/keyword&gt;&lt;keyword&gt;Outlier detection&lt;/keyword&gt;&lt;keyword&gt;Semi-supervised learning&lt;/keyword&gt;&lt;/keywords&gt;&lt;dates&gt;&lt;year&gt;2019&lt;/year&gt;&lt;pub-dates&gt;&lt;date&gt;01 / 01 /&lt;/date&gt;&lt;/pub-dates&gt;&lt;/dates&gt;&lt;publisher&gt;Elsevier Inc.&lt;/publisher&gt;&lt;isbn&gt;00200255&lt;/isbn&gt;&lt;accession-num&gt;edselc.2-52.0-85065863399&lt;/accession-num&gt;&lt;work-type&gt;Article&lt;/work-type&gt;&lt;urls&gt;&lt;related-urls&gt;&lt;url&gt;https://ezproxy.aut.ac.nz/login?url=https://search.ebscohost.com/login.aspx?direct=true&amp;amp;db=edselc&amp;amp;AN=edselc.2-52.0-85065863399&amp;amp;site=eds-live&lt;/url&gt;&lt;/related-urls&gt;&lt;/urls&gt;&lt;electronic-resource-num&gt;10.1016/j.ins.2019.05.042&lt;/electronic-resource-num&gt;&lt;remote-database-name&gt;Scopus®&lt;/remote-database-name&gt;&lt;remote-database-provider&gt;EBSCOhost&lt;/remote-database-provider&gt;&lt;language&gt;English&lt;/language&gt;&lt;/record&gt;&lt;/Cite&gt;&lt;/EndNote&gt;</w:instrText>
      </w:r>
      <w:r w:rsidR="00B1562F">
        <w:fldChar w:fldCharType="separate"/>
      </w:r>
      <w:r w:rsidR="008F3C1E">
        <w:rPr>
          <w:noProof/>
        </w:rPr>
        <w:t>[5]</w:t>
      </w:r>
      <w:r w:rsidR="00B1562F">
        <w:fldChar w:fldCharType="end"/>
      </w:r>
      <w:r w:rsidR="00B1562F">
        <w:t>, price misplacing</w:t>
      </w:r>
      <w:r w:rsidR="0070097A">
        <w:t xml:space="preserve"> </w:t>
      </w:r>
      <w:r w:rsidR="00046660">
        <w:fldChar w:fldCharType="begin"/>
      </w:r>
      <w:r w:rsidR="008F3C1E">
        <w:instrText xml:space="preserve"> ADDIN EN.CITE &lt;EndNote&gt;&lt;Cite&gt;&lt;Author&gt;Ramakrishnan&lt;/Author&gt;&lt;Year&gt;2019&lt;/Year&gt;&lt;RecNum&gt;157&lt;/RecNum&gt;&lt;DisplayText&gt;[6]&lt;/DisplayText&gt;&lt;record&gt;&lt;rec-number&gt;157&lt;/rec-number&gt;&lt;foreign-keys&gt;&lt;key app="EN" db-id="0xfvtarasrfs5te5ewzppad2wavrxed0pa9v" timestamp="1596415404"&gt;157&lt;/key&gt;&lt;/foreign-keys&gt;&lt;ref-type name="Conference Proceedings"&gt;10&lt;/ref-type&gt;&lt;contributors&gt;&lt;authors&gt;&lt;author&gt;Ramakrishnan, Jagdish&lt;/author&gt;&lt;author&gt;Shaabani, Elham&lt;/author&gt;&lt;author&gt;Li, Chao&lt;/author&gt;&lt;author&gt;Sustik, Mátyás A&lt;/author&gt;&lt;/authors&gt;&lt;/contributors&gt;&lt;titles&gt;&lt;title&gt;Anomaly detection for an e-commerce pricing system&lt;/title&gt;&lt;secondary-title&gt;Proceedings of the 25th ACM SIGKDD International Conference on Knowledge Discovery &amp;amp; Data Mining&lt;/secondary-title&gt;&lt;/titles&gt;&lt;pages&gt;1917-1926&lt;/pages&gt;&lt;dates&gt;&lt;year&gt;2019&lt;/year&gt;&lt;/dates&gt;&lt;urls&gt;&lt;/urls&gt;&lt;electronic-resource-num&gt;10.1145/3292500.3330748&lt;/electronic-resource-num&gt;&lt;/record&gt;&lt;/Cite&gt;&lt;/EndNote&gt;</w:instrText>
      </w:r>
      <w:r w:rsidR="00046660">
        <w:fldChar w:fldCharType="separate"/>
      </w:r>
      <w:r w:rsidR="008F3C1E">
        <w:rPr>
          <w:noProof/>
        </w:rPr>
        <w:t>[6]</w:t>
      </w:r>
      <w:r w:rsidR="00046660">
        <w:fldChar w:fldCharType="end"/>
      </w:r>
      <w:r w:rsidR="00B1562F">
        <w:t>;</w:t>
      </w:r>
      <w:r w:rsidR="00A47E38">
        <w:t xml:space="preserve"> </w:t>
      </w:r>
      <w:r w:rsidR="000420DB">
        <w:t xml:space="preserve">and </w:t>
      </w:r>
      <w:r w:rsidR="0070097A">
        <w:t>m</w:t>
      </w:r>
      <w:r w:rsidR="00A47E38">
        <w:t>edic</w:t>
      </w:r>
      <w:r w:rsidR="0070097A">
        <w:t xml:space="preserve">ine, e.g. medical devices monitoring </w:t>
      </w:r>
      <w:r w:rsidR="00A92FBD">
        <w:fldChar w:fldCharType="begin"/>
      </w:r>
      <w:r w:rsidR="008F3C1E">
        <w:instrText xml:space="preserve"> ADDIN EN.CITE &lt;EndNote&gt;&lt;Cite&gt;&lt;Author&gt;Zhang&lt;/Author&gt;&lt;Year&gt;2013&lt;/Year&gt;&lt;RecNum&gt;178&lt;/RecNum&gt;&lt;DisplayText&gt;[7]&lt;/DisplayText&gt;&lt;record&gt;&lt;rec-number&gt;178&lt;/rec-number&gt;&lt;foreign-keys&gt;&lt;key app="EN" db-id="0xfvtarasrfs5te5ewzppad2wavrxed0pa9v" timestamp="1601606107"&gt;178&lt;/key&gt;&lt;/foreign-keys&gt;&lt;ref-type name="Journal Article"&gt;17&lt;/ref-type&gt;&lt;contributors&gt;&lt;authors&gt;&lt;author&gt;Zhang, Meng&lt;/author&gt;&lt;author&gt;Raghunathan, Anand&lt;/author&gt;&lt;author&gt;Jha, Niraj K&lt;/author&gt;&lt;/authors&gt;&lt;/contributors&gt;&lt;titles&gt;&lt;title&gt;MedMon: Securing medical devices through wireless monitoring and anomaly detection&lt;/title&gt;&lt;secondary-title&gt;IEEE Transactions on Biomedical circuits and Systems&lt;/secondary-title&gt;&lt;/titles&gt;&lt;periodical&gt;&lt;full-title&gt;IEEE Transactions on Biomedical circuits and Systems&lt;/full-title&gt;&lt;/periodical&gt;&lt;pages&gt;871-881&lt;/pages&gt;&lt;volume&gt;7&lt;/volume&gt;&lt;number&gt;6&lt;/number&gt;&lt;dates&gt;&lt;year&gt;2013&lt;/year&gt;&lt;/dates&gt;&lt;isbn&gt;1932-4545&lt;/isbn&gt;&lt;urls&gt;&lt;/urls&gt;&lt;/record&gt;&lt;/Cite&gt;&lt;/EndNote&gt;</w:instrText>
      </w:r>
      <w:r w:rsidR="00A92FBD">
        <w:fldChar w:fldCharType="separate"/>
      </w:r>
      <w:r w:rsidR="008F3C1E">
        <w:rPr>
          <w:noProof/>
        </w:rPr>
        <w:t>[7]</w:t>
      </w:r>
      <w:r w:rsidR="00A92FBD">
        <w:fldChar w:fldCharType="end"/>
      </w:r>
      <w:r w:rsidR="00A47E38">
        <w:t>.</w:t>
      </w:r>
    </w:p>
    <w:p w14:paraId="0A6869DF" w14:textId="62ABA1A2" w:rsidR="00263671" w:rsidRDefault="00481567" w:rsidP="008B1EB6">
      <w:pPr>
        <w:pStyle w:val="BodyChar"/>
      </w:pPr>
      <w:r>
        <w:tab/>
      </w:r>
      <w:r w:rsidR="00446F20">
        <w:t xml:space="preserve">From </w:t>
      </w:r>
      <w:r w:rsidR="00E16B48">
        <w:t>a</w:t>
      </w:r>
      <w:r w:rsidR="00446F20">
        <w:t xml:space="preserve"> business per</w:t>
      </w:r>
      <w:r w:rsidR="00D628B4">
        <w:t xml:space="preserve">spective, </w:t>
      </w:r>
      <w:r w:rsidR="00E74F78">
        <w:t>the</w:t>
      </w:r>
      <w:r w:rsidR="002906CD">
        <w:t xml:space="preserve"> </w:t>
      </w:r>
      <w:r w:rsidR="00EA7375">
        <w:t>a</w:t>
      </w:r>
      <w:r w:rsidR="00EB1E24">
        <w:t xml:space="preserve">nomaly </w:t>
      </w:r>
      <w:r w:rsidR="00EA7375">
        <w:t>d</w:t>
      </w:r>
      <w:r w:rsidR="00EB1E24">
        <w:t xml:space="preserve">etection </w:t>
      </w:r>
      <w:r w:rsidR="00D628B4">
        <w:t xml:space="preserve">problem </w:t>
      </w:r>
      <w:r w:rsidR="00EB1E24">
        <w:t>relate</w:t>
      </w:r>
      <w:r w:rsidR="00411F42">
        <w:t>s</w:t>
      </w:r>
      <w:r w:rsidR="00EB1E24">
        <w:t xml:space="preserve"> to </w:t>
      </w:r>
      <w:r w:rsidR="00F11210" w:rsidRPr="00F712D1">
        <w:t>d</w:t>
      </w:r>
      <w:r w:rsidR="00404494" w:rsidRPr="00F712D1">
        <w:t xml:space="preserve">ata </w:t>
      </w:r>
      <w:r w:rsidR="00F11210" w:rsidRPr="00F712D1">
        <w:t>q</w:t>
      </w:r>
      <w:r w:rsidR="00404494" w:rsidRPr="00F712D1">
        <w:t>uality</w:t>
      </w:r>
      <w:r w:rsidR="004643E2" w:rsidRPr="00F712D1">
        <w:t xml:space="preserve"> </w:t>
      </w:r>
      <w:r w:rsidR="00EF5AB0" w:rsidRPr="00F712D1">
        <w:t>business processes</w:t>
      </w:r>
      <w:r w:rsidR="00736CCB" w:rsidRPr="00F712D1">
        <w:t xml:space="preserve"> that</w:t>
      </w:r>
      <w:r w:rsidR="00E6080C" w:rsidRPr="00F712D1">
        <w:t xml:space="preserve"> operat</w:t>
      </w:r>
      <w:r w:rsidR="00BE6B9B" w:rsidRPr="00F712D1">
        <w:t>e</w:t>
      </w:r>
      <w:r w:rsidR="00E6080C">
        <w:t xml:space="preserve"> with information about </w:t>
      </w:r>
      <w:r w:rsidR="00FF4C39">
        <w:t>c</w:t>
      </w:r>
      <w:r w:rsidR="0036350A">
        <w:t>lients</w:t>
      </w:r>
      <w:r w:rsidR="00FF4C39">
        <w:t xml:space="preserve">, products, </w:t>
      </w:r>
      <w:r w:rsidR="007403D8">
        <w:t>contracts,</w:t>
      </w:r>
      <w:r w:rsidR="00B44E87">
        <w:t xml:space="preserve"> etc</w:t>
      </w:r>
      <w:r w:rsidR="00EC776A">
        <w:t>.</w:t>
      </w:r>
      <w:r w:rsidR="00C97622">
        <w:t xml:space="preserve"> </w:t>
      </w:r>
      <w:r w:rsidR="00294F73">
        <w:t>Data quality</w:t>
      </w:r>
      <w:r w:rsidR="00F11210">
        <w:t xml:space="preserve"> is becoming</w:t>
      </w:r>
      <w:r w:rsidR="004643E2">
        <w:t xml:space="preserve"> </w:t>
      </w:r>
      <w:r w:rsidR="004643E2" w:rsidRPr="00BE6B9B">
        <w:t>a</w:t>
      </w:r>
      <w:r w:rsidR="00F11210">
        <w:t xml:space="preserve"> </w:t>
      </w:r>
      <w:r w:rsidR="00EF2DBF">
        <w:t xml:space="preserve">vital </w:t>
      </w:r>
      <w:r w:rsidR="00F63222">
        <w:t>busin</w:t>
      </w:r>
      <w:r w:rsidR="000A7CA8">
        <w:t xml:space="preserve">ess priority as </w:t>
      </w:r>
      <w:r w:rsidR="005B1BF4">
        <w:t xml:space="preserve">an </w:t>
      </w:r>
      <w:r w:rsidR="00A07DBA">
        <w:t>increasing number of</w:t>
      </w:r>
      <w:r w:rsidR="000C6C54">
        <w:t xml:space="preserve"> </w:t>
      </w:r>
      <w:r w:rsidR="0020407B">
        <w:t xml:space="preserve">companies aim to </w:t>
      </w:r>
      <w:r w:rsidR="00802BE0">
        <w:t>make their business model</w:t>
      </w:r>
      <w:r w:rsidR="004120C4">
        <w:t>s</w:t>
      </w:r>
      <w:r w:rsidR="00802BE0">
        <w:t xml:space="preserve"> more digital</w:t>
      </w:r>
      <w:r w:rsidR="00306D34">
        <w:t xml:space="preserve"> </w:t>
      </w:r>
      <w:r w:rsidR="00306D34">
        <w:fldChar w:fldCharType="begin"/>
      </w:r>
      <w:r w:rsidR="00306D34">
        <w:instrText xml:space="preserve"> ADDIN EN.CITE &lt;EndNote&gt;&lt;Cite&gt;&lt;Author&gt;Chien&lt;/Author&gt;&lt;Year&gt;2019&lt;/Year&gt;&lt;RecNum&gt;135&lt;/RecNum&gt;&lt;DisplayText&gt;[8]&lt;/DisplayText&gt;&lt;record&gt;&lt;rec-number&gt;135&lt;/rec-number&gt;&lt;foreign-keys&gt;&lt;key app="EN" db-id="0xfvtarasrfs5te5ewzppad2wavrxed0pa9v" timestamp="1595899659"&gt;135&lt;/key&gt;&lt;/foreign-keys&gt;&lt;ref-type name="Generic"&gt;13&lt;/ref-type&gt;&lt;contributors&gt;&lt;authors&gt;&lt;author&gt;Melody Chien&lt;/author&gt;&lt;author&gt;Ankush Jain&lt;/author&gt;&lt;/authors&gt;&lt;/contributors&gt;&lt;titles&gt;&lt;title&gt;Magic Quadrant for Data Quality Tools&lt;/title&gt;&lt;/titles&gt;&lt;dates&gt;&lt;year&gt;2019&lt;/year&gt;&lt;pub-dates&gt;&lt;date&gt; 27/03/2019&lt;/date&gt;&lt;/pub-dates&gt;&lt;/dates&gt;&lt;publisher&gt;Gartner&lt;/publisher&gt;&lt;work-type&gt;Technical report&lt;/work-type&gt;&lt;urls&gt;&lt;/urls&gt;&lt;/record&gt;&lt;/Cite&gt;&lt;/EndNote&gt;</w:instrText>
      </w:r>
      <w:r w:rsidR="00306D34">
        <w:fldChar w:fldCharType="separate"/>
      </w:r>
      <w:r w:rsidR="00306D34">
        <w:rPr>
          <w:noProof/>
        </w:rPr>
        <w:t>[8]</w:t>
      </w:r>
      <w:r w:rsidR="00306D34">
        <w:fldChar w:fldCharType="end"/>
      </w:r>
      <w:r w:rsidR="00306D34">
        <w:t>.</w:t>
      </w:r>
      <w:r w:rsidR="00294F73">
        <w:t xml:space="preserve"> </w:t>
      </w:r>
      <w:r w:rsidR="004469ED">
        <w:t xml:space="preserve">Supervised learning </w:t>
      </w:r>
      <w:r w:rsidR="00C627D8">
        <w:t>generally</w:t>
      </w:r>
      <w:r w:rsidR="00D722D0">
        <w:t xml:space="preserve"> requires</w:t>
      </w:r>
      <w:r w:rsidR="00D53ADE">
        <w:t xml:space="preserve"> </w:t>
      </w:r>
      <w:r w:rsidR="00E74F78">
        <w:t xml:space="preserve">a </w:t>
      </w:r>
      <w:r w:rsidR="00D53ADE">
        <w:t xml:space="preserve">massive </w:t>
      </w:r>
      <w:r w:rsidR="004E56E2">
        <w:t xml:space="preserve">amount of </w:t>
      </w:r>
      <w:r w:rsidR="00AD7A19">
        <w:t xml:space="preserve">manually labelled </w:t>
      </w:r>
      <w:r w:rsidR="004E56E2">
        <w:t xml:space="preserve">anomaly examples for </w:t>
      </w:r>
      <w:proofErr w:type="gramStart"/>
      <w:r w:rsidR="00AE031A">
        <w:t>sufficient</w:t>
      </w:r>
      <w:proofErr w:type="gramEnd"/>
      <w:r w:rsidR="00D722D0">
        <w:t xml:space="preserve"> </w:t>
      </w:r>
      <w:r w:rsidR="004E56E2">
        <w:t>training.</w:t>
      </w:r>
      <w:r w:rsidR="008A74E4">
        <w:t xml:space="preserve"> However, </w:t>
      </w:r>
      <w:r w:rsidR="00F96098">
        <w:t>th</w:t>
      </w:r>
      <w:r w:rsidR="00E26C8D">
        <w:t>is</w:t>
      </w:r>
      <w:r w:rsidR="00F96098">
        <w:t xml:space="preserve"> approach</w:t>
      </w:r>
      <w:r w:rsidR="00F01284">
        <w:t xml:space="preserve"> </w:t>
      </w:r>
      <w:r w:rsidR="00F01284" w:rsidRPr="00BE6B9B">
        <w:t>is</w:t>
      </w:r>
      <w:r w:rsidR="00F96098">
        <w:t xml:space="preserve"> often</w:t>
      </w:r>
      <w:r w:rsidR="00252F6D">
        <w:t xml:space="preserve"> unsuitable in real-world business cases</w:t>
      </w:r>
      <w:r w:rsidR="000B71B3">
        <w:t xml:space="preserve">, especially </w:t>
      </w:r>
      <w:r w:rsidR="00FE5A8B">
        <w:t xml:space="preserve">if </w:t>
      </w:r>
      <w:r w:rsidR="00FE583E">
        <w:t xml:space="preserve">the </w:t>
      </w:r>
      <w:r w:rsidR="00B73895" w:rsidRPr="00B73895">
        <w:t xml:space="preserve">consistency of data quality needs to be quickly </w:t>
      </w:r>
      <w:r w:rsidR="00E23B69">
        <w:t>checked</w:t>
      </w:r>
      <w:r w:rsidR="00B177D0">
        <w:t>.</w:t>
      </w:r>
      <w:r w:rsidR="00F9041C">
        <w:t xml:space="preserve"> Although </w:t>
      </w:r>
      <w:r w:rsidR="004550E9">
        <w:t xml:space="preserve">the </w:t>
      </w:r>
      <w:r w:rsidR="00F9041C">
        <w:t xml:space="preserve">unsupervised approach </w:t>
      </w:r>
      <w:r w:rsidR="009E40B6" w:rsidRPr="00BE6B9B">
        <w:t>is</w:t>
      </w:r>
      <w:r w:rsidR="009E40B6">
        <w:t xml:space="preserve"> </w:t>
      </w:r>
      <w:r w:rsidR="00110EF1">
        <w:t xml:space="preserve">usually less accurate and </w:t>
      </w:r>
      <w:r w:rsidR="00802444">
        <w:t>often</w:t>
      </w:r>
      <w:r w:rsidR="007F33BE">
        <w:t xml:space="preserve"> </w:t>
      </w:r>
      <w:r w:rsidR="00DC5AB4">
        <w:t xml:space="preserve">less interpretable, it can be used </w:t>
      </w:r>
      <w:r w:rsidR="00A27F83">
        <w:t xml:space="preserve">as </w:t>
      </w:r>
      <w:r w:rsidR="005C0E19">
        <w:t xml:space="preserve">a first </w:t>
      </w:r>
      <w:r w:rsidR="00110BE7">
        <w:t xml:space="preserve">attempt </w:t>
      </w:r>
      <w:r w:rsidR="0045641A">
        <w:t xml:space="preserve">towards understanding </w:t>
      </w:r>
      <w:r w:rsidR="0076394A">
        <w:t xml:space="preserve">the </w:t>
      </w:r>
      <w:r w:rsidR="000C719C">
        <w:t xml:space="preserve">data </w:t>
      </w:r>
      <w:r w:rsidR="00A27BF7">
        <w:t>composition</w:t>
      </w:r>
      <w:r w:rsidR="007C1675">
        <w:t>.</w:t>
      </w:r>
      <w:r w:rsidR="00A27BF7">
        <w:t xml:space="preserve"> </w:t>
      </w:r>
      <w:r w:rsidR="004861F3">
        <w:t>From</w:t>
      </w:r>
      <w:r w:rsidR="00FA1E82">
        <w:t xml:space="preserve"> </w:t>
      </w:r>
      <w:r w:rsidR="004861F3">
        <w:t xml:space="preserve">an </w:t>
      </w:r>
      <w:r w:rsidR="00FA1E82">
        <w:t>interpretation</w:t>
      </w:r>
      <w:r w:rsidR="004861F3">
        <w:t xml:space="preserve"> perspective</w:t>
      </w:r>
      <w:r w:rsidR="00FA1E82">
        <w:t xml:space="preserve">, text anomalies </w:t>
      </w:r>
      <w:r w:rsidR="005F74CE">
        <w:t xml:space="preserve">could be </w:t>
      </w:r>
      <w:r w:rsidR="0035539B">
        <w:t>examined</w:t>
      </w:r>
      <w:r w:rsidR="005F74CE">
        <w:t xml:space="preserve"> by </w:t>
      </w:r>
      <w:r w:rsidR="00A75A45">
        <w:t xml:space="preserve">the </w:t>
      </w:r>
      <w:r w:rsidR="005F74CE">
        <w:t>data owner or domain expert</w:t>
      </w:r>
      <w:r w:rsidR="00756580">
        <w:t xml:space="preserve"> </w:t>
      </w:r>
      <w:r w:rsidR="00AE49D7">
        <w:t>in terms of</w:t>
      </w:r>
      <w:r w:rsidR="00390E9B">
        <w:t xml:space="preserve"> their nature</w:t>
      </w:r>
      <w:r w:rsidR="005F74CE">
        <w:t>.</w:t>
      </w:r>
      <w:r w:rsidR="00E463B4">
        <w:t xml:space="preserve"> </w:t>
      </w:r>
      <w:r w:rsidR="003075D7">
        <w:t xml:space="preserve">A typical </w:t>
      </w:r>
      <w:r w:rsidR="00E463B4">
        <w:t>example</w:t>
      </w:r>
      <w:r w:rsidR="002B4881">
        <w:t xml:space="preserve"> </w:t>
      </w:r>
      <w:r w:rsidR="002B4881" w:rsidRPr="002B4881">
        <w:t xml:space="preserve">is </w:t>
      </w:r>
      <w:r w:rsidR="004C1661">
        <w:t>a</w:t>
      </w:r>
      <w:r w:rsidR="004C1661" w:rsidRPr="002B4881">
        <w:t xml:space="preserve"> </w:t>
      </w:r>
      <w:r w:rsidR="002B4881" w:rsidRPr="002B4881">
        <w:t>process of estimating customer data quality</w:t>
      </w:r>
      <w:r w:rsidR="00BA3B87">
        <w:t>.</w:t>
      </w:r>
      <w:r w:rsidR="0024137B">
        <w:t xml:space="preserve"> Plausible </w:t>
      </w:r>
      <w:r w:rsidR="00D2690B">
        <w:t>anomaly types</w:t>
      </w:r>
      <w:r w:rsidR="000808F6">
        <w:t xml:space="preserve"> and their interpretations</w:t>
      </w:r>
      <w:r w:rsidR="005A390E">
        <w:t xml:space="preserve"> may include</w:t>
      </w:r>
      <w:r w:rsidR="00D65CD4">
        <w:t xml:space="preserve">: </w:t>
      </w:r>
    </w:p>
    <w:p w14:paraId="01AE553B" w14:textId="06A276C1" w:rsidR="008B1EB6" w:rsidRDefault="008B1EB6" w:rsidP="00932A61">
      <w:pPr>
        <w:pStyle w:val="BodyChar"/>
        <w:numPr>
          <w:ilvl w:val="0"/>
          <w:numId w:val="23"/>
        </w:numPr>
        <w:ind w:left="567" w:hanging="283"/>
      </w:pPr>
      <w:r>
        <w:t>Unintended typos</w:t>
      </w:r>
      <w:r w:rsidR="00E45E2E">
        <w:t>:</w:t>
      </w:r>
      <w:r>
        <w:t xml:space="preserve"> </w:t>
      </w:r>
      <w:r w:rsidR="00E45E2E">
        <w:t>p</w:t>
      </w:r>
      <w:r>
        <w:t xml:space="preserve">redominantly </w:t>
      </w:r>
      <w:r w:rsidR="00E45E2E">
        <w:t xml:space="preserve">these </w:t>
      </w:r>
      <w:r>
        <w:t xml:space="preserve">would be made by a client employee during a process of customer registration (e.g. doubling some characters or confusing closely located keys on a keyboard). Typos made by customers themselves are relatively rare. </w:t>
      </w:r>
    </w:p>
    <w:p w14:paraId="17628CD6" w14:textId="16204A5B" w:rsidR="008B1EB6" w:rsidRDefault="008B1EB6" w:rsidP="00932A61">
      <w:pPr>
        <w:pStyle w:val="BodyChar"/>
        <w:numPr>
          <w:ilvl w:val="0"/>
          <w:numId w:val="23"/>
        </w:numPr>
        <w:ind w:left="567" w:hanging="283"/>
      </w:pPr>
      <w:r>
        <w:lastRenderedPageBreak/>
        <w:t>Fraud</w:t>
      </w:r>
      <w:r w:rsidR="00B62CD5">
        <w:t>:</w:t>
      </w:r>
      <w:r>
        <w:t xml:space="preserve"> </w:t>
      </w:r>
      <w:r w:rsidR="00E821C2">
        <w:t>i</w:t>
      </w:r>
      <w:r w:rsidR="00E821C2" w:rsidRPr="00E821C2">
        <w:t xml:space="preserve">nstances of fraud anomalies usually come by </w:t>
      </w:r>
      <w:r>
        <w:t xml:space="preserve">customers during self-registration (e.g. online) to hide </w:t>
      </w:r>
      <w:r w:rsidR="00AF4A5D" w:rsidRPr="00AF4A5D">
        <w:t>information relating to their real identity</w:t>
      </w:r>
      <w:r>
        <w:t xml:space="preserve">. </w:t>
      </w:r>
    </w:p>
    <w:p w14:paraId="5B272078" w14:textId="76F2BA76" w:rsidR="008B1EB6" w:rsidRDefault="008B1EB6" w:rsidP="00932A61">
      <w:pPr>
        <w:pStyle w:val="BodyChar"/>
        <w:numPr>
          <w:ilvl w:val="0"/>
          <w:numId w:val="23"/>
        </w:numPr>
        <w:ind w:left="567" w:hanging="283"/>
      </w:pPr>
      <w:r>
        <w:t>Intended modification</w:t>
      </w:r>
      <w:r w:rsidR="009E101F">
        <w:t>:</w:t>
      </w:r>
      <w:r>
        <w:t xml:space="preserve"> </w:t>
      </w:r>
      <w:r w:rsidR="00CA7EC7">
        <w:t>t</w:t>
      </w:r>
      <w:r w:rsidR="00D960BB" w:rsidRPr="00D960BB">
        <w:t>hese anomalies may</w:t>
      </w:r>
      <w:r>
        <w:t xml:space="preserve"> be caused by a problem with the registration process due to software defect</w:t>
      </w:r>
      <w:r w:rsidR="002D4A66">
        <w:t>s</w:t>
      </w:r>
      <w:r>
        <w:t xml:space="preserve"> and/or a procedural issue. For example, an employee </w:t>
      </w:r>
      <w:r w:rsidR="00B20627" w:rsidRPr="00B20627">
        <w:t xml:space="preserve">unable to </w:t>
      </w:r>
      <w:r>
        <w:t>register a real name because the customer is already registered, but the employee does not have enough system privileges to use or modify it.</w:t>
      </w:r>
    </w:p>
    <w:p w14:paraId="6E9B7204" w14:textId="38B81718" w:rsidR="003075D7" w:rsidRDefault="003075D7" w:rsidP="00263671">
      <w:pPr>
        <w:pStyle w:val="BodyChar"/>
      </w:pPr>
    </w:p>
    <w:p w14:paraId="79BF4FE4" w14:textId="46D9CBE2" w:rsidR="00C9736F" w:rsidRDefault="003C0B48" w:rsidP="005D6203">
      <w:pPr>
        <w:pStyle w:val="BodyChar"/>
      </w:pPr>
      <w:r>
        <w:tab/>
      </w:r>
      <w:r w:rsidR="00572488">
        <w:t xml:space="preserve">In this </w:t>
      </w:r>
      <w:r w:rsidR="00352A19">
        <w:t>work</w:t>
      </w:r>
      <w:r w:rsidR="00572488">
        <w:t xml:space="preserve">, we </w:t>
      </w:r>
      <w:r w:rsidR="00144831">
        <w:t>aimed</w:t>
      </w:r>
      <w:r w:rsidR="00352A19">
        <w:t xml:space="preserve"> to </w:t>
      </w:r>
      <w:r w:rsidR="00B25C9D">
        <w:t>develop</w:t>
      </w:r>
      <w:r w:rsidR="00352A19">
        <w:t xml:space="preserve"> </w:t>
      </w:r>
      <w:r w:rsidR="00144831">
        <w:t xml:space="preserve">a </w:t>
      </w:r>
      <w:r w:rsidR="00B20397">
        <w:t xml:space="preserve">fully </w:t>
      </w:r>
      <w:r w:rsidR="00352A19">
        <w:t>data</w:t>
      </w:r>
      <w:r w:rsidR="003338A2">
        <w:t>-</w:t>
      </w:r>
      <w:r w:rsidR="00352A19">
        <w:t xml:space="preserve">driven </w:t>
      </w:r>
      <w:r w:rsidR="002E55FD">
        <w:t>model</w:t>
      </w:r>
      <w:r w:rsidR="00DC36D8">
        <w:t xml:space="preserve"> to </w:t>
      </w:r>
      <w:r w:rsidR="00620085">
        <w:t>analyse</w:t>
      </w:r>
      <w:r w:rsidR="00B20397">
        <w:t xml:space="preserve"> </w:t>
      </w:r>
      <w:r w:rsidR="000D6869" w:rsidRPr="00F712D1">
        <w:t>the</w:t>
      </w:r>
      <w:r w:rsidR="00AB52D3">
        <w:t xml:space="preserve"> </w:t>
      </w:r>
      <w:r w:rsidR="00B20397">
        <w:t xml:space="preserve">large textual data set </w:t>
      </w:r>
      <w:r w:rsidR="00420866">
        <w:t xml:space="preserve">with </w:t>
      </w:r>
      <w:r w:rsidR="00C01D6A">
        <w:t xml:space="preserve">client personal information provided by </w:t>
      </w:r>
      <w:r w:rsidR="00BA0277">
        <w:t>one New Zealand compan</w:t>
      </w:r>
      <w:r w:rsidR="003B1DA0">
        <w:t>y</w:t>
      </w:r>
      <w:r w:rsidR="00BA0277">
        <w:t xml:space="preserve"> for scientific </w:t>
      </w:r>
      <w:r w:rsidR="00AD3232">
        <w:t>purpose</w:t>
      </w:r>
      <w:r w:rsidR="0085124C">
        <w:t>s</w:t>
      </w:r>
      <w:r w:rsidR="00197A7F">
        <w:t xml:space="preserve"> as an example of </w:t>
      </w:r>
      <w:r w:rsidR="00197A7F" w:rsidRPr="00E7109A">
        <w:t xml:space="preserve">contaminated client personal </w:t>
      </w:r>
      <w:r w:rsidR="002860D0">
        <w:t>data</w:t>
      </w:r>
      <w:r w:rsidR="00ED7FBD" w:rsidRPr="00E7109A">
        <w:t xml:space="preserve">, </w:t>
      </w:r>
      <w:r w:rsidR="00D2463F">
        <w:t>which</w:t>
      </w:r>
      <w:r w:rsidR="00110D21">
        <w:t xml:space="preserve"> can</w:t>
      </w:r>
      <w:r w:rsidR="00ED7FBD" w:rsidRPr="00E7109A">
        <w:t xml:space="preserve"> </w:t>
      </w:r>
      <w:r w:rsidR="000A6581" w:rsidRPr="00E7109A">
        <w:t xml:space="preserve">typically </w:t>
      </w:r>
      <w:r w:rsidR="00110D21">
        <w:t>be found</w:t>
      </w:r>
      <w:r w:rsidR="000A6581">
        <w:t xml:space="preserve"> in real-world </w:t>
      </w:r>
      <w:r w:rsidR="00014DC6">
        <w:t xml:space="preserve">business </w:t>
      </w:r>
      <w:r w:rsidR="000A6581">
        <w:t>cases</w:t>
      </w:r>
      <w:r w:rsidR="0085124C">
        <w:t>.</w:t>
      </w:r>
      <w:r w:rsidR="00DD15C2">
        <w:t xml:space="preserve"> </w:t>
      </w:r>
      <w:r w:rsidR="00C1165B" w:rsidRPr="00331D96">
        <w:t>The</w:t>
      </w:r>
      <w:r w:rsidR="00C1165B">
        <w:t xml:space="preserve"> </w:t>
      </w:r>
      <w:r w:rsidR="00B0508B">
        <w:t>created</w:t>
      </w:r>
      <w:r w:rsidR="00481567">
        <w:t xml:space="preserve"> anomaly detection model </w:t>
      </w:r>
      <w:r w:rsidR="00A96164">
        <w:t xml:space="preserve">was examined on </w:t>
      </w:r>
      <w:r w:rsidR="00A22A3A">
        <w:t xml:space="preserve">the </w:t>
      </w:r>
      <w:r w:rsidR="0034022D">
        <w:t>short message service</w:t>
      </w:r>
      <w:r w:rsidR="00C12D72">
        <w:t xml:space="preserve"> </w:t>
      </w:r>
      <w:r w:rsidR="0034022D">
        <w:t xml:space="preserve">(SMS) </w:t>
      </w:r>
      <w:r w:rsidR="007B186A">
        <w:t xml:space="preserve">data set </w:t>
      </w:r>
      <w:r w:rsidR="000E47DB">
        <w:t xml:space="preserve">of “spam and ham” messages </w:t>
      </w:r>
      <w:r w:rsidR="00C12D72">
        <w:t xml:space="preserve">introduced </w:t>
      </w:r>
      <w:r w:rsidR="00331D96">
        <w:t xml:space="preserve">by Almeida </w:t>
      </w:r>
      <w:r w:rsidR="00331D96" w:rsidRPr="00AE0D1F">
        <w:rPr>
          <w:i/>
        </w:rPr>
        <w:t>et al</w:t>
      </w:r>
      <w:r w:rsidR="009D550D">
        <w:rPr>
          <w:i/>
        </w:rPr>
        <w:t>.</w:t>
      </w:r>
      <w:r w:rsidR="00C12D72" w:rsidRPr="00E7109A">
        <w:t xml:space="preserve"> </w:t>
      </w:r>
      <w:r w:rsidR="00C12D72" w:rsidRPr="00E7109A">
        <w:fldChar w:fldCharType="begin"/>
      </w:r>
      <w:r w:rsidR="00306D34" w:rsidRPr="00E7109A">
        <w:instrText xml:space="preserve"> ADDIN EN.CITE &lt;EndNote&gt;&lt;Cite&gt;&lt;Author&gt;Almeida&lt;/Author&gt;&lt;Year&gt;2011&lt;/Year&gt;&lt;RecNum&gt;177&lt;/RecNum&gt;&lt;DisplayText&gt;[9]&lt;/DisplayText&gt;&lt;record&gt;&lt;rec-number&gt;177&lt;/rec-number&gt;&lt;foreign-keys&gt;&lt;key app="EN" db-id="0xfvtarasrfs5te5ewzppad2wavrxed0pa9v" timestamp="1601242573"&gt;177&lt;/key&gt;&lt;/foreign-keys&gt;&lt;ref-type name="Conference Proceedings"&gt;10&lt;/ref-type&gt;&lt;contributors&gt;&lt;authors&gt;&lt;author&gt;Almeida, Tiago A&lt;/author&gt;&lt;author&gt;Hidalgo, José María G&lt;/author&gt;&lt;author&gt;Yamakami, Akebo&lt;/author&gt;&lt;/authors&gt;&lt;/contributors&gt;&lt;titles&gt;&lt;title&gt;Contributions to the study of SMS spam filtering: new collection and results&lt;/title&gt;&lt;secondary-title&gt;Proceedings of the 11th ACM symposium on Document engineering&lt;/secondary-title&gt;&lt;/titles&gt;&lt;pages&gt;259-262&lt;/pages&gt;&lt;dates&gt;&lt;year&gt;2011&lt;/year&gt;&lt;/dates&gt;&lt;urls&gt;&lt;/urls&gt;&lt;electronic-resource-num&gt;10.1145/2034691.2034742&lt;/electronic-resource-num&gt;&lt;/record&gt;&lt;/Cite&gt;&lt;/EndNote&gt;</w:instrText>
      </w:r>
      <w:r w:rsidR="00C12D72" w:rsidRPr="00E7109A">
        <w:fldChar w:fldCharType="separate"/>
      </w:r>
      <w:r w:rsidR="00306D34" w:rsidRPr="00E7109A">
        <w:rPr>
          <w:noProof/>
        </w:rPr>
        <w:t>[9]</w:t>
      </w:r>
      <w:r w:rsidR="00C12D72" w:rsidRPr="00E7109A">
        <w:fldChar w:fldCharType="end"/>
      </w:r>
      <w:r w:rsidR="00324307">
        <w:t>.</w:t>
      </w:r>
      <w:r w:rsidR="00646B2C">
        <w:t xml:space="preserve"> </w:t>
      </w:r>
      <w:r w:rsidR="00DB58CF">
        <w:t xml:space="preserve">We </w:t>
      </w:r>
      <w:r w:rsidR="002E55FD">
        <w:t>developed</w:t>
      </w:r>
      <w:r w:rsidR="00DB58CF">
        <w:t xml:space="preserve"> </w:t>
      </w:r>
      <w:r w:rsidR="00F3716B">
        <w:t xml:space="preserve">a </w:t>
      </w:r>
      <w:r w:rsidR="00F74C80">
        <w:t>c</w:t>
      </w:r>
      <w:r w:rsidR="00646B2C">
        <w:t>haracter</w:t>
      </w:r>
      <w:r w:rsidR="009B580B">
        <w:t>-level</w:t>
      </w:r>
      <w:r w:rsidR="00DB58CF">
        <w:t xml:space="preserve"> </w:t>
      </w:r>
      <w:r w:rsidR="00646B2C">
        <w:t>representation</w:t>
      </w:r>
      <w:r w:rsidR="00D065BC">
        <w:t xml:space="preserve"> </w:t>
      </w:r>
      <w:r w:rsidR="009B580B">
        <w:t>of text</w:t>
      </w:r>
      <w:r w:rsidR="00D065BC">
        <w:t xml:space="preserve"> </w:t>
      </w:r>
      <w:r w:rsidR="00582D1F">
        <w:t xml:space="preserve">as numerical features for </w:t>
      </w:r>
      <w:r w:rsidR="00A00BA4">
        <w:t>our</w:t>
      </w:r>
      <w:r w:rsidR="00582D1F">
        <w:t xml:space="preserve"> detection model.</w:t>
      </w:r>
      <w:r w:rsidR="00A72383">
        <w:t xml:space="preserve"> </w:t>
      </w:r>
      <w:r w:rsidR="005B1071">
        <w:t>This approach</w:t>
      </w:r>
      <w:r w:rsidR="00FD1E55">
        <w:t xml:space="preserve"> </w:t>
      </w:r>
      <w:r w:rsidR="004E40E3" w:rsidRPr="00E7109A">
        <w:t>appeared</w:t>
      </w:r>
      <w:r w:rsidR="004E40E3">
        <w:t xml:space="preserve"> to be flexible enough for business </w:t>
      </w:r>
      <w:r w:rsidR="0001245F">
        <w:t>purposes</w:t>
      </w:r>
      <w:r w:rsidR="00716D9E">
        <w:t xml:space="preserve"> </w:t>
      </w:r>
      <w:r w:rsidR="009E6CF8">
        <w:t xml:space="preserve">and </w:t>
      </w:r>
      <w:r w:rsidR="00716D9E">
        <w:t xml:space="preserve">allowed </w:t>
      </w:r>
      <w:r w:rsidR="009E6CF8">
        <w:t xml:space="preserve">us </w:t>
      </w:r>
      <w:r w:rsidR="00716D9E">
        <w:t xml:space="preserve">to </w:t>
      </w:r>
      <w:r w:rsidR="00AF03A9">
        <w:t xml:space="preserve">use it on </w:t>
      </w:r>
      <w:r w:rsidR="00F3716B">
        <w:t xml:space="preserve">a </w:t>
      </w:r>
      <w:r w:rsidR="008868D1">
        <w:t xml:space="preserve">wide </w:t>
      </w:r>
      <w:r w:rsidR="008868D1" w:rsidRPr="002E2858">
        <w:t>variety</w:t>
      </w:r>
      <w:r w:rsidR="008868D1">
        <w:t xml:space="preserve"> of</w:t>
      </w:r>
      <w:r w:rsidR="00AF03A9">
        <w:t xml:space="preserve"> </w:t>
      </w:r>
      <w:r w:rsidR="00AC474E">
        <w:t xml:space="preserve">unlabelled </w:t>
      </w:r>
      <w:r w:rsidR="00AF03A9">
        <w:t>text</w:t>
      </w:r>
      <w:r w:rsidR="009A127D">
        <w:t>ual</w:t>
      </w:r>
      <w:r w:rsidR="00AF03A9">
        <w:t xml:space="preserve"> data set</w:t>
      </w:r>
      <w:r w:rsidR="008868D1">
        <w:t>s</w:t>
      </w:r>
      <w:r w:rsidR="00AC474E">
        <w:t xml:space="preserve"> without </w:t>
      </w:r>
      <w:r w:rsidR="00AC474E" w:rsidRPr="00D546E3">
        <w:t>prior</w:t>
      </w:r>
      <w:r w:rsidR="00AC474E">
        <w:t xml:space="preserve"> </w:t>
      </w:r>
      <w:r w:rsidR="009A127D">
        <w:t xml:space="preserve">model’s </w:t>
      </w:r>
      <w:r w:rsidR="00AC474E">
        <w:t>t</w:t>
      </w:r>
      <w:r w:rsidR="00CF534C">
        <w:t>raining and tuning.</w:t>
      </w:r>
      <w:r w:rsidR="006D0C7A">
        <w:t xml:space="preserve"> </w:t>
      </w:r>
      <w:r w:rsidR="009573CD">
        <w:t>We implemented</w:t>
      </w:r>
      <w:r w:rsidR="00F3716B">
        <w:t xml:space="preserve"> a</w:t>
      </w:r>
      <w:r w:rsidR="00355454">
        <w:t xml:space="preserve"> set of </w:t>
      </w:r>
      <w:r w:rsidR="00A475FA">
        <w:t xml:space="preserve">distinct </w:t>
      </w:r>
      <w:r w:rsidR="00355454">
        <w:t xml:space="preserve">anomaly </w:t>
      </w:r>
      <w:r w:rsidR="009573CD">
        <w:t xml:space="preserve">detection </w:t>
      </w:r>
      <w:r w:rsidR="00355454">
        <w:t>classifiers</w:t>
      </w:r>
      <w:r w:rsidR="001526A8">
        <w:t xml:space="preserve"> able to process relatively </w:t>
      </w:r>
      <w:r w:rsidR="0059748F">
        <w:t>larg</w:t>
      </w:r>
      <w:r w:rsidR="009573CD">
        <w:t>e</w:t>
      </w:r>
      <w:r w:rsidR="001526A8">
        <w:t xml:space="preserve"> data sets</w:t>
      </w:r>
      <w:r w:rsidR="00F207E5">
        <w:t xml:space="preserve"> (</w:t>
      </w:r>
      <w:r w:rsidR="0059748F">
        <w:t xml:space="preserve">from </w:t>
      </w:r>
      <w:r w:rsidR="00F207E5">
        <w:t>hundred</w:t>
      </w:r>
      <w:r w:rsidR="0059748F">
        <w:t>s</w:t>
      </w:r>
      <w:r w:rsidR="00F207E5">
        <w:t xml:space="preserve"> of thousands</w:t>
      </w:r>
      <w:r w:rsidR="0059748F">
        <w:t xml:space="preserve"> to </w:t>
      </w:r>
      <w:r w:rsidR="00BC51EC">
        <w:t>millions of</w:t>
      </w:r>
      <w:r w:rsidR="0059748F">
        <w:t xml:space="preserve"> records</w:t>
      </w:r>
      <w:r w:rsidR="00F207E5">
        <w:t>)</w:t>
      </w:r>
      <w:r w:rsidR="00BC51EC">
        <w:t>.</w:t>
      </w:r>
      <w:r w:rsidR="00296ACA">
        <w:t xml:space="preserve"> Anomaly scores calculated by these algorithms </w:t>
      </w:r>
      <w:r w:rsidR="00885549" w:rsidRPr="00983AC8">
        <w:t>were</w:t>
      </w:r>
      <w:r w:rsidR="00885549">
        <w:t xml:space="preserve"> </w:t>
      </w:r>
      <w:r w:rsidR="00A57D45">
        <w:t>normalised and combined into one</w:t>
      </w:r>
      <w:r w:rsidR="0017253D">
        <w:t xml:space="preserve"> </w:t>
      </w:r>
      <w:r w:rsidR="00C63DE7">
        <w:t xml:space="preserve">robust </w:t>
      </w:r>
      <w:r w:rsidR="0017253D">
        <w:t>ensemble score.</w:t>
      </w:r>
      <w:r w:rsidR="00345E84">
        <w:t xml:space="preserve"> Finally, the</w:t>
      </w:r>
      <w:r w:rsidR="006B01C9">
        <w:t xml:space="preserve"> ensemble score</w:t>
      </w:r>
      <w:r w:rsidR="00B52740">
        <w:t xml:space="preserve"> </w:t>
      </w:r>
      <w:r w:rsidR="008E660D">
        <w:t xml:space="preserve">was </w:t>
      </w:r>
      <w:r w:rsidR="006B01C9" w:rsidRPr="008E660D">
        <w:t>used to</w:t>
      </w:r>
      <w:r w:rsidR="006B01C9">
        <w:t xml:space="preserve"> </w:t>
      </w:r>
      <w:r w:rsidR="00CD6289">
        <w:t xml:space="preserve">order </w:t>
      </w:r>
      <w:r w:rsidR="00453392">
        <w:t xml:space="preserve">the </w:t>
      </w:r>
      <w:r w:rsidR="00CD6289">
        <w:t xml:space="preserve">data set from most </w:t>
      </w:r>
      <w:r w:rsidR="002009EA">
        <w:t xml:space="preserve">irregular </w:t>
      </w:r>
      <w:r w:rsidR="00454876">
        <w:t xml:space="preserve">to </w:t>
      </w:r>
      <w:r w:rsidR="003D53D6">
        <w:t>most normal.</w:t>
      </w:r>
    </w:p>
    <w:p w14:paraId="2DCC69D4" w14:textId="0F2079B0" w:rsidR="004133A8" w:rsidRPr="00E13607" w:rsidRDefault="004133A8" w:rsidP="004133A8">
      <w:pPr>
        <w:pStyle w:val="section"/>
      </w:pPr>
      <w:bookmarkStart w:id="2" w:name="_Hlk52789699"/>
      <w:r>
        <w:t>Related work</w:t>
      </w:r>
    </w:p>
    <w:bookmarkEnd w:id="2"/>
    <w:p w14:paraId="64A11E09" w14:textId="4C371E0D" w:rsidR="007D45D5" w:rsidRDefault="00AB6E19" w:rsidP="004133A8">
      <w:pPr>
        <w:pStyle w:val="BodyChar"/>
      </w:pPr>
      <w:r>
        <w:t>Anomaly detection</w:t>
      </w:r>
      <w:r w:rsidR="00C8064D">
        <w:t xml:space="preserve"> </w:t>
      </w:r>
      <w:r w:rsidR="00C8064D" w:rsidRPr="00AC1F33">
        <w:t>is</w:t>
      </w:r>
      <w:r>
        <w:t xml:space="preserve"> well covered in </w:t>
      </w:r>
      <w:r w:rsidR="00F20CBA">
        <w:t>literature, including numerous books, articles, and surveys.</w:t>
      </w:r>
      <w:r w:rsidR="00766EA6">
        <w:t xml:space="preserve"> </w:t>
      </w:r>
      <w:r w:rsidR="00272207">
        <w:t xml:space="preserve">Aggarwal </w:t>
      </w:r>
      <w:r w:rsidR="00272207">
        <w:fldChar w:fldCharType="begin"/>
      </w:r>
      <w:r w:rsidR="00272207">
        <w:instrText xml:space="preserve"> ADDIN EN.CITE &lt;EndNote&gt;&lt;Cite&gt;&lt;Author&gt;Aggarwal&lt;/Author&gt;&lt;Year&gt;2017&lt;/Year&gt;&lt;RecNum&gt;173&lt;/RecNum&gt;&lt;DisplayText&gt;[1]&lt;/DisplayText&gt;&lt;record&gt;&lt;rec-number&gt;173&lt;/rec-number&gt;&lt;foreign-keys&gt;&lt;key app="EN" db-id="0xfvtarasrfs5te5ewzppad2wavrxed0pa9v" timestamp="1598589904"&gt;173&lt;/key&gt;&lt;/foreign-keys&gt;&lt;ref-type name="Book Section"&gt;5&lt;/ref-type&gt;&lt;contributors&gt;&lt;authors&gt;&lt;author&gt;Aggarwal, Charu C.&lt;/author&gt;&lt;/authors&gt;&lt;/contributors&gt;&lt;titles&gt;&lt;secondary-title&gt;Outlier Analysis&lt;/secondary-title&gt;&lt;/titles&gt;&lt;dates&gt;&lt;year&gt;2017&lt;/year&gt;&lt;/dates&gt;&lt;publisher&gt;Springer International Publishing&lt;/publisher&gt;&lt;isbn&gt;978-3-319-47577-6&lt;/isbn&gt;&lt;urls&gt;&lt;/urls&gt;&lt;electronic-resource-num&gt;DOI 10.1007/978-3-319-47578-3&lt;/electronic-resource-num&gt;&lt;/record&gt;&lt;/Cite&gt;&lt;/EndNote&gt;</w:instrText>
      </w:r>
      <w:r w:rsidR="00272207">
        <w:fldChar w:fldCharType="separate"/>
      </w:r>
      <w:r w:rsidR="00272207">
        <w:rPr>
          <w:noProof/>
        </w:rPr>
        <w:t>[1]</w:t>
      </w:r>
      <w:r w:rsidR="00272207">
        <w:fldChar w:fldCharType="end"/>
      </w:r>
      <w:r w:rsidR="00272207">
        <w:t xml:space="preserve"> extensively </w:t>
      </w:r>
      <w:r w:rsidR="00E90A27">
        <w:t xml:space="preserve">studied </w:t>
      </w:r>
      <w:r w:rsidR="006354D4">
        <w:t>multiple</w:t>
      </w:r>
      <w:r w:rsidR="00E90A27">
        <w:t xml:space="preserve"> approaches and algorithms</w:t>
      </w:r>
      <w:r w:rsidR="00087C7D">
        <w:t>;</w:t>
      </w:r>
      <w:r w:rsidR="00E90A27">
        <w:t xml:space="preserve"> </w:t>
      </w:r>
      <w:proofErr w:type="spellStart"/>
      <w:r w:rsidR="00E90A27">
        <w:t>Chandola</w:t>
      </w:r>
      <w:proofErr w:type="spellEnd"/>
      <w:r w:rsidR="006A2612">
        <w:t xml:space="preserve"> et al</w:t>
      </w:r>
      <w:r w:rsidR="000B30A8">
        <w:t>.</w:t>
      </w:r>
      <w:r w:rsidR="00391C0C">
        <w:t xml:space="preserve"> </w:t>
      </w:r>
      <w:r w:rsidR="00391C0C">
        <w:fldChar w:fldCharType="begin"/>
      </w:r>
      <w:r w:rsidR="00391C0C">
        <w:instrText xml:space="preserve"> ADDIN EN.CITE &lt;EndNote&gt;&lt;Cite&gt;&lt;Author&gt;Chandola&lt;/Author&gt;&lt;Year&gt;2009&lt;/Year&gt;&lt;RecNum&gt;141&lt;/RecNum&gt;&lt;DisplayText&gt;[2]&lt;/DisplayText&gt;&lt;record&gt;&lt;rec-number&gt;141&lt;/rec-number&gt;&lt;foreign-keys&gt;&lt;key app="EN" db-id="0xfvtarasrfs5te5ewzppad2wavrxed0pa9v" timestamp="1595910979"&gt;1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ing Surveys&lt;/secondary-title&gt;&lt;/titles&gt;&lt;periodical&gt;&lt;full-title&gt;ACM Computing Surveys&lt;/full-title&gt;&lt;/periodical&gt;&lt;pages&gt;15.1-15.58&lt;/pages&gt;&lt;volume&gt;41&lt;/volume&gt;&lt;number&gt;3&lt;/number&gt;&lt;keywords&gt;&lt;keyword&gt;Machine theory&lt;/keyword&gt;&lt;keyword&gt;Data protection&lt;/keyword&gt;&lt;keyword&gt;Database security&lt;/keyword&gt;&lt;keyword&gt;Data security&lt;/keyword&gt;&lt;keyword&gt;Computational complexity&lt;/keyword&gt;&lt;keyword&gt;Anomaly detection (Computer security)&lt;/keyword&gt;&lt;keyword&gt;Computer security research&lt;/keyword&gt;&lt;keyword&gt;Algorithms&lt;/keyword&gt;&lt;/keywords&gt;&lt;dates&gt;&lt;year&gt;2009&lt;/year&gt;&lt;/dates&gt;&lt;publisher&gt;Association for Computing Machinery&lt;/publisher&gt;&lt;isbn&gt;03600300&lt;/isbn&gt;&lt;accession-num&gt;43479988&lt;/accession-num&gt;&lt;work-type&gt;Article&lt;/work-type&gt;&lt;urls&gt;&lt;/urls&gt;&lt;electronic-resource-num&gt;10.1145/1541880.1541882&lt;/electronic-resource-num&gt;&lt;remote-database-name&gt;Business Source Complete&lt;/remote-database-name&gt;&lt;remote-database-provider&gt;EBSCOhost&lt;/remote-database-provider&gt;&lt;/record&gt;&lt;/Cite&gt;&lt;/EndNote&gt;</w:instrText>
      </w:r>
      <w:r w:rsidR="00391C0C">
        <w:fldChar w:fldCharType="separate"/>
      </w:r>
      <w:r w:rsidR="00391C0C">
        <w:rPr>
          <w:noProof/>
        </w:rPr>
        <w:t>[2]</w:t>
      </w:r>
      <w:r w:rsidR="00391C0C">
        <w:fldChar w:fldCharType="end"/>
      </w:r>
      <w:r w:rsidR="00391C0C">
        <w:t xml:space="preserve"> </w:t>
      </w:r>
      <w:r w:rsidR="00364050" w:rsidRPr="00AC1F33">
        <w:t>ha</w:t>
      </w:r>
      <w:r w:rsidR="00334E6A" w:rsidRPr="00AC1F33">
        <w:t>ve</w:t>
      </w:r>
      <w:r w:rsidR="00DB5E1C">
        <w:t xml:space="preserve"> </w:t>
      </w:r>
      <w:r w:rsidR="00E95260" w:rsidRPr="00AC1F33">
        <w:t>revie</w:t>
      </w:r>
      <w:r w:rsidR="002C529C" w:rsidRPr="00AC1F33">
        <w:t>we</w:t>
      </w:r>
      <w:r w:rsidR="00E95260" w:rsidRPr="00AC1F33">
        <w:t>d</w:t>
      </w:r>
      <w:r w:rsidR="004302C7">
        <w:t xml:space="preserve"> </w:t>
      </w:r>
      <w:r w:rsidR="00396E4B">
        <w:t>existing</w:t>
      </w:r>
      <w:r w:rsidR="00D42246">
        <w:t xml:space="preserve"> techniques</w:t>
      </w:r>
      <w:r w:rsidR="008B28BC">
        <w:t>; and</w:t>
      </w:r>
      <w:r w:rsidR="00D42C43">
        <w:t xml:space="preserve"> </w:t>
      </w:r>
      <w:r w:rsidR="00C40ACB">
        <w:t>Kwon et al</w:t>
      </w:r>
      <w:r w:rsidR="000B30A8">
        <w:t>.</w:t>
      </w:r>
      <w:r w:rsidR="001167CE">
        <w:t xml:space="preserve"> </w:t>
      </w:r>
      <w:r w:rsidR="001167CE">
        <w:fldChar w:fldCharType="begin"/>
      </w:r>
      <w:r w:rsidR="001167CE">
        <w:instrText xml:space="preserve"> ADDIN EN.CITE &lt;EndNote&gt;&lt;Cite&gt;&lt;Author&gt;Kwon&lt;/Author&gt;&lt;Year&gt;2019&lt;/Year&gt;&lt;RecNum&gt;146&lt;/RecNum&gt;&lt;DisplayText&gt;[3]&lt;/DisplayText&gt;&lt;record&gt;&lt;rec-number&gt;146&lt;/rec-number&gt;&lt;foreign-keys&gt;&lt;key app="EN" db-id="0xfvtarasrfs5te5ewzppad2wavrxed0pa9v" timestamp="1595969075"&gt;146&lt;/key&gt;&lt;/foreign-keys&gt;&lt;ref-type name="Journal Article"&gt;17&lt;/ref-type&gt;&lt;contributors&gt;&lt;authors&gt;&lt;author&gt;Kwon, D.&lt;/author&gt;&lt;author&gt;Kim, J.&lt;/author&gt;&lt;author&gt;Suh, S. C.&lt;/author&gt;&lt;author&gt;Kim, H.&lt;/author&gt;&lt;author&gt;Kim, I.&lt;/author&gt;&lt;author&gt;Kim, K. J.&lt;/author&gt;&lt;/authors&gt;&lt;/contributors&gt;&lt;auth-address&gt;(1)Department of Computer Science and Information Systems, Texas A&amp;amp;M University, Commerce&amp;#xD;(2)Information Security Research Division, Electronics &amp;amp; Telecommunications Research Institute&amp;#xD;(3)Department of Convergence Security, Kyonggi University&lt;/auth-address&gt;&lt;titles&gt;&lt;title&gt;A survey of deep learning-based network anomaly detection&lt;/title&gt;&lt;secondary-title&gt;Cluster Computing&lt;/secondary-title&gt;&lt;/titles&gt;&lt;periodical&gt;&lt;full-title&gt;Cluster Computing&lt;/full-title&gt;&lt;/periodical&gt;&lt;pages&gt;949-961&lt;/pages&gt;&lt;volume&gt;22&lt;/volume&gt;&lt;section&gt;949&lt;/section&gt;&lt;keywords&gt;&lt;keyword&gt;Deep learning&lt;/keyword&gt;&lt;keyword&gt;Intrusion detection&lt;/keyword&gt;&lt;keyword&gt;Network anomaly detection&lt;/keyword&gt;&lt;keyword&gt;Network security&lt;/keyword&gt;&lt;keyword&gt;Network traffic analysis&lt;/keyword&gt;&lt;/keywords&gt;&lt;dates&gt;&lt;year&gt;2019&lt;/year&gt;&lt;pub-dates&gt;&lt;date&gt;01 / 16 /&lt;/date&gt;&lt;/pub-dates&gt;&lt;/dates&gt;&lt;publisher&gt;Springer New York LLC&lt;/publisher&gt;&lt;isbn&gt;15737543&amp;#xD;13867857&lt;/isbn&gt;&lt;accession-num&gt;edselc.2-52.0-85030103322&lt;/accession-num&gt;&lt;work-type&gt;Article&lt;/work-type&gt;&lt;urls&gt;&lt;/urls&gt;&lt;electronic-resource-num&gt;10.1007/s10586-017-1117-8&lt;/electronic-resource-num&gt;&lt;remote-database-name&gt;Scopus®&lt;/remote-database-name&gt;&lt;remote-database-provider&gt;EBSCOhost&lt;/remote-database-provider&gt;&lt;/record&gt;&lt;/Cite&gt;&lt;/EndNote&gt;</w:instrText>
      </w:r>
      <w:r w:rsidR="001167CE">
        <w:fldChar w:fldCharType="separate"/>
      </w:r>
      <w:r w:rsidR="001167CE">
        <w:rPr>
          <w:noProof/>
        </w:rPr>
        <w:t>[3]</w:t>
      </w:r>
      <w:r w:rsidR="001167CE">
        <w:fldChar w:fldCharType="end"/>
      </w:r>
      <w:r w:rsidR="000B30A8">
        <w:t xml:space="preserve"> </w:t>
      </w:r>
      <w:r w:rsidR="00E95260">
        <w:t xml:space="preserve">conducted </w:t>
      </w:r>
      <w:r w:rsidR="00170E6B">
        <w:t>a</w:t>
      </w:r>
      <w:r w:rsidR="00E95260">
        <w:t xml:space="preserve"> survey</w:t>
      </w:r>
      <w:r w:rsidR="006A2612">
        <w:t xml:space="preserve"> </w:t>
      </w:r>
      <w:r w:rsidR="004E7B8B">
        <w:t>with</w:t>
      </w:r>
      <w:r w:rsidR="00420844">
        <w:t xml:space="preserve"> </w:t>
      </w:r>
      <w:r w:rsidR="004E7B8B">
        <w:t xml:space="preserve">specific focus on </w:t>
      </w:r>
      <w:r w:rsidR="00443BD2">
        <w:t xml:space="preserve">modern </w:t>
      </w:r>
      <w:r w:rsidR="00B72BFF">
        <w:t>deep learning</w:t>
      </w:r>
      <w:r w:rsidR="00443BD2">
        <w:t xml:space="preserve"> </w:t>
      </w:r>
      <w:r w:rsidR="00532C0B">
        <w:t>principles</w:t>
      </w:r>
      <w:r w:rsidR="00B72BFF">
        <w:t>.</w:t>
      </w:r>
      <w:r w:rsidR="001167CE">
        <w:t xml:space="preserve"> </w:t>
      </w:r>
      <w:r w:rsidR="00212BF5">
        <w:t xml:space="preserve">Anomaly detection </w:t>
      </w:r>
      <w:r w:rsidR="00797DDE">
        <w:t>might be considered as a subset of classification</w:t>
      </w:r>
      <w:r w:rsidR="002D54FB">
        <w:t>,</w:t>
      </w:r>
      <w:r w:rsidR="000B4050">
        <w:t xml:space="preserve"> </w:t>
      </w:r>
      <w:r w:rsidR="000B4050" w:rsidRPr="00AC1F33">
        <w:t>as</w:t>
      </w:r>
      <w:r w:rsidR="00C57C4F">
        <w:t xml:space="preserve"> </w:t>
      </w:r>
      <w:r w:rsidR="000B4050">
        <w:t>anomal</w:t>
      </w:r>
      <w:r w:rsidR="00BB1905">
        <w:t>ies</w:t>
      </w:r>
      <w:r w:rsidR="000B4050">
        <w:t xml:space="preserve"> and normal </w:t>
      </w:r>
      <w:r w:rsidR="007236BD">
        <w:t>instances</w:t>
      </w:r>
      <w:r w:rsidR="000B4050">
        <w:t xml:space="preserve"> could be considered as two </w:t>
      </w:r>
      <w:r w:rsidR="00F85B6C">
        <w:t xml:space="preserve">special </w:t>
      </w:r>
      <w:r w:rsidR="000B4050">
        <w:t xml:space="preserve">classes. </w:t>
      </w:r>
    </w:p>
    <w:p w14:paraId="1D67C8A6" w14:textId="74E5F425" w:rsidR="00827DB1" w:rsidRDefault="000A194D" w:rsidP="00B64CC1">
      <w:pPr>
        <w:pStyle w:val="BodyChar"/>
      </w:pPr>
      <w:r>
        <w:tab/>
      </w:r>
      <w:r w:rsidR="00FA6015">
        <w:t>Regarding</w:t>
      </w:r>
      <w:r w:rsidR="00916B49">
        <w:t xml:space="preserve"> textual data</w:t>
      </w:r>
      <w:r w:rsidR="00FA6015">
        <w:t xml:space="preserve">, </w:t>
      </w:r>
      <w:r w:rsidR="00066C2F">
        <w:t xml:space="preserve">existing </w:t>
      </w:r>
      <w:r w:rsidR="00CF0E06">
        <w:t>rep</w:t>
      </w:r>
      <w:r w:rsidR="00142DDE">
        <w:t>resentation methods for text</w:t>
      </w:r>
      <w:r w:rsidR="00443BD2">
        <w:t xml:space="preserve"> </w:t>
      </w:r>
      <w:r w:rsidR="007C5F40">
        <w:t xml:space="preserve">classification </w:t>
      </w:r>
      <w:r w:rsidR="009662A2">
        <w:t xml:space="preserve">can be divided into </w:t>
      </w:r>
      <w:r w:rsidR="009662A2" w:rsidRPr="002E4DC5">
        <w:rPr>
          <w:color w:val="auto"/>
        </w:rPr>
        <w:t>three</w:t>
      </w:r>
      <w:r w:rsidR="009662A2" w:rsidRPr="009662A2">
        <w:rPr>
          <w:color w:val="auto"/>
        </w:rPr>
        <w:t xml:space="preserve"> </w:t>
      </w:r>
      <w:r w:rsidR="009662A2" w:rsidRPr="00AC1F33">
        <w:t>categories</w:t>
      </w:r>
      <w:r w:rsidR="0030169F" w:rsidRPr="00AC1F33">
        <w:t xml:space="preserve">. </w:t>
      </w:r>
      <w:r w:rsidR="00CD29D3">
        <w:t>The first category</w:t>
      </w:r>
      <w:r w:rsidR="00FE3B1A">
        <w:t xml:space="preserve"> is</w:t>
      </w:r>
      <w:r w:rsidR="00CD29D3">
        <w:t xml:space="preserve"> c</w:t>
      </w:r>
      <w:r w:rsidR="00587AA4" w:rsidRPr="00AC1F33">
        <w:t>lassic</w:t>
      </w:r>
      <w:r w:rsidR="001B15ED">
        <w:t xml:space="preserve"> </w:t>
      </w:r>
      <w:r w:rsidR="00236A27">
        <w:t>b</w:t>
      </w:r>
      <w:r w:rsidR="0030169F">
        <w:t>ag-of-words (BOW)</w:t>
      </w:r>
      <w:r w:rsidR="00CE7E93">
        <w:t xml:space="preserve"> </w:t>
      </w:r>
      <w:r w:rsidR="00CE7E93">
        <w:fldChar w:fldCharType="begin"/>
      </w:r>
      <w:r w:rsidR="00734599">
        <w:instrText xml:space="preserve"> ADDIN EN.CITE &lt;EndNote&gt;&lt;Cite&gt;&lt;Author&gt;Harris&lt;/Author&gt;&lt;Year&gt;1954&lt;/Year&gt;&lt;RecNum&gt;181&lt;/RecNum&gt;&lt;DisplayText&gt;[10]&lt;/DisplayText&gt;&lt;record&gt;&lt;rec-number&gt;181&lt;/rec-number&gt;&lt;foreign-keys&gt;&lt;key app="EN" db-id="0xfvtarasrfs5te5ewzppad2wavrxed0pa9v" timestamp="1601853441"&gt;181&lt;/key&gt;&lt;/foreign-keys&gt;&lt;ref-type name="Journal Article"&gt;17&lt;/ref-type&gt;&lt;contributors&gt;&lt;authors&gt;&lt;author&gt;Harris, Zellig S&lt;/author&gt;&lt;/authors&gt;&lt;/contributors&gt;&lt;titles&gt;&lt;title&gt;Distributional structure&lt;/title&gt;&lt;secondary-title&gt;Word&lt;/secondary-title&gt;&lt;/titles&gt;&lt;periodical&gt;&lt;full-title&gt;Word&lt;/full-title&gt;&lt;/periodical&gt;&lt;pages&gt;146-162&lt;/pages&gt;&lt;volume&gt;10&lt;/volume&gt;&lt;number&gt;2-3&lt;/number&gt;&lt;dates&gt;&lt;year&gt;1954&lt;/year&gt;&lt;/dates&gt;&lt;isbn&gt;0043-7956&lt;/isbn&gt;&lt;urls&gt;&lt;/urls&gt;&lt;/record&gt;&lt;/Cite&gt;&lt;/EndNote&gt;</w:instrText>
      </w:r>
      <w:r w:rsidR="00CE7E93">
        <w:fldChar w:fldCharType="separate"/>
      </w:r>
      <w:r w:rsidR="00734599">
        <w:rPr>
          <w:noProof/>
        </w:rPr>
        <w:t>[10]</w:t>
      </w:r>
      <w:r w:rsidR="00CE7E93">
        <w:fldChar w:fldCharType="end"/>
      </w:r>
      <w:r w:rsidR="00236A27">
        <w:t xml:space="preserve">, </w:t>
      </w:r>
      <w:r w:rsidR="006F46E5">
        <w:t>n</w:t>
      </w:r>
      <w:r w:rsidR="007F5FC0">
        <w:t>-</w:t>
      </w:r>
      <w:r w:rsidR="006F46E5">
        <w:t>grams</w:t>
      </w:r>
      <w:r w:rsidR="00C40ACB">
        <w:t xml:space="preserve"> </w:t>
      </w:r>
      <w:r w:rsidR="007F5FC0">
        <w:t>and their term</w:t>
      </w:r>
      <w:r w:rsidR="00400F0E">
        <w:t>-</w:t>
      </w:r>
      <w:r w:rsidR="00B9662C">
        <w:t>frequency/inverse</w:t>
      </w:r>
      <w:r w:rsidR="00400F0E">
        <w:t>-document-frequency (TF</w:t>
      </w:r>
      <w:r w:rsidR="00247853">
        <w:t>-</w:t>
      </w:r>
      <w:r w:rsidR="00400F0E">
        <w:t>IDF)</w:t>
      </w:r>
      <w:r w:rsidR="00266A88">
        <w:t xml:space="preserve"> </w:t>
      </w:r>
      <w:r w:rsidR="006425F6">
        <w:fldChar w:fldCharType="begin"/>
      </w:r>
      <w:r w:rsidR="00734599">
        <w:instrText xml:space="preserve"> ADDIN EN.CITE &lt;EndNote&gt;&lt;Cite&gt;&lt;Author&gt;Jones&lt;/Author&gt;&lt;Year&gt;1972&lt;/Year&gt;&lt;RecNum&gt;182&lt;/RecNum&gt;&lt;DisplayText&gt;[11]&lt;/DisplayText&gt;&lt;record&gt;&lt;rec-number&gt;182&lt;/rec-number&gt;&lt;foreign-keys&gt;&lt;key app="EN" db-id="0xfvtarasrfs5te5ewzppad2wavrxed0pa9v" timestamp="1601853530"&gt;182&lt;/key&gt;&lt;/foreign-keys&gt;&lt;ref-type name="Journal Article"&gt;17&lt;/ref-type&gt;&lt;contributors&gt;&lt;authors&gt;&lt;author&gt;Jones, Karen Sparck&lt;/author&gt;&lt;/authors&gt;&lt;/contributors&gt;&lt;titles&gt;&lt;title&gt;A statistical interpretation of term specificity and its application in retrieval&lt;/title&gt;&lt;secondary-title&gt;Journal of documentation&lt;/secondary-title&gt;&lt;/titles&gt;&lt;periodical&gt;&lt;full-title&gt;Journal of documentation&lt;/full-title&gt;&lt;/periodical&gt;&lt;dates&gt;&lt;year&gt;1972&lt;/year&gt;&lt;/dates&gt;&lt;isbn&gt;0022-0418&lt;/isbn&gt;&lt;urls&gt;&lt;/urls&gt;&lt;/record&gt;&lt;/Cite&gt;&lt;/EndNote&gt;</w:instrText>
      </w:r>
      <w:r w:rsidR="006425F6">
        <w:fldChar w:fldCharType="separate"/>
      </w:r>
      <w:r w:rsidR="00734599">
        <w:rPr>
          <w:noProof/>
        </w:rPr>
        <w:t>[11]</w:t>
      </w:r>
      <w:r w:rsidR="006425F6">
        <w:fldChar w:fldCharType="end"/>
      </w:r>
      <w:r w:rsidR="0042530B">
        <w:t xml:space="preserve">. </w:t>
      </w:r>
      <w:r w:rsidR="001A2DE4">
        <w:t>The c</w:t>
      </w:r>
      <w:r w:rsidR="009A63B6">
        <w:t xml:space="preserve">rucial </w:t>
      </w:r>
      <w:r w:rsidR="00DD1532">
        <w:t>flaw</w:t>
      </w:r>
      <w:r w:rsidR="009A63B6">
        <w:t xml:space="preserve"> of </w:t>
      </w:r>
      <w:r w:rsidR="000E29F3">
        <w:t xml:space="preserve">these </w:t>
      </w:r>
      <w:r w:rsidR="00DD1532">
        <w:t xml:space="preserve">methods </w:t>
      </w:r>
      <w:r w:rsidR="00B3487C">
        <w:t xml:space="preserve">is that they </w:t>
      </w:r>
      <w:r w:rsidR="004C766F">
        <w:t>omit</w:t>
      </w:r>
      <w:r w:rsidR="00E75C3A">
        <w:t xml:space="preserve"> </w:t>
      </w:r>
      <w:r w:rsidR="00BD1562">
        <w:t>the words</w:t>
      </w:r>
      <w:r w:rsidR="004031AF">
        <w:t xml:space="preserve"> </w:t>
      </w:r>
      <w:r w:rsidR="00BD1562">
        <w:t xml:space="preserve">(n-grams) </w:t>
      </w:r>
      <w:r w:rsidR="00E75C3A">
        <w:t>order and</w:t>
      </w:r>
      <w:r w:rsidR="00364050">
        <w:t xml:space="preserve"> </w:t>
      </w:r>
      <w:r w:rsidR="0094342D">
        <w:t>the context.</w:t>
      </w:r>
      <w:r w:rsidR="00A3614C">
        <w:t xml:space="preserve"> The second </w:t>
      </w:r>
      <w:r w:rsidR="00CB1754">
        <w:t>category is</w:t>
      </w:r>
      <w:r w:rsidR="007B728B">
        <w:t xml:space="preserve"> </w:t>
      </w:r>
      <w:r w:rsidR="006270FA">
        <w:t>word embeddings</w:t>
      </w:r>
      <w:r w:rsidR="007B728B">
        <w:t>, which</w:t>
      </w:r>
      <w:r w:rsidR="003A2DB3">
        <w:t xml:space="preserve"> </w:t>
      </w:r>
      <w:r w:rsidR="003A2DB3" w:rsidRPr="002802A3">
        <w:t>has</w:t>
      </w:r>
      <w:r w:rsidR="007B728B">
        <w:t xml:space="preserve"> bec</w:t>
      </w:r>
      <w:r w:rsidR="003A2DB3">
        <w:t>o</w:t>
      </w:r>
      <w:r w:rsidR="007B728B">
        <w:t>me popular</w:t>
      </w:r>
      <w:r w:rsidR="0086414B">
        <w:t xml:space="preserve"> with</w:t>
      </w:r>
      <w:r w:rsidR="000169B5">
        <w:t xml:space="preserve"> neural networks</w:t>
      </w:r>
      <w:r w:rsidR="0086414B">
        <w:t xml:space="preserve"> </w:t>
      </w:r>
      <w:r w:rsidR="0086414B">
        <w:fldChar w:fldCharType="begin"/>
      </w:r>
      <w:r w:rsidR="00734599">
        <w:instrText xml:space="preserve"> ADDIN EN.CITE &lt;EndNote&gt;&lt;Cite&gt;&lt;Author&gt;Bengio&lt;/Author&gt;&lt;Year&gt;2003&lt;/Year&gt;&lt;RecNum&gt;183&lt;/RecNum&gt;&lt;DisplayText&gt;[12]&lt;/DisplayText&gt;&lt;record&gt;&lt;rec-number&gt;183&lt;/rec-number&gt;&lt;foreign-keys&gt;&lt;key app="EN" db-id="0xfvtarasrfs5te5ewzppad2wavrxed0pa9v" timestamp="1601854807"&gt;183&lt;/key&gt;&lt;/foreign-keys&gt;&lt;ref-type name="Journal Article"&gt;17&lt;/ref-type&gt;&lt;contributors&gt;&lt;authors&gt;&lt;author&gt;Bengio, Yoshua&lt;/author&gt;&lt;author&gt;Ducharme, Réjean&lt;/author&gt;&lt;author&gt;Vincent, Pascal&lt;/author&gt;&lt;author&gt;Jauvin, Christian&lt;/author&gt;&lt;/authors&gt;&lt;/contributors&gt;&lt;titles&gt;&lt;title&gt;A neural probabilistic language model&lt;/title&gt;&lt;secondary-title&gt;Journal of machine learning research&lt;/secondary-title&gt;&lt;/titles&gt;&lt;periodical&gt;&lt;full-title&gt;Journal of machine learning research&lt;/full-title&gt;&lt;/periodical&gt;&lt;pages&gt;1137-1155&lt;/pages&gt;&lt;volume&gt;3&lt;/volume&gt;&lt;number&gt;Feb&lt;/number&gt;&lt;dates&gt;&lt;year&gt;2003&lt;/year&gt;&lt;/dates&gt;&lt;urls&gt;&lt;/urls&gt;&lt;/record&gt;&lt;/Cite&gt;&lt;/EndNote&gt;</w:instrText>
      </w:r>
      <w:r w:rsidR="0086414B">
        <w:fldChar w:fldCharType="separate"/>
      </w:r>
      <w:r w:rsidR="00734599">
        <w:rPr>
          <w:noProof/>
        </w:rPr>
        <w:t>[12]</w:t>
      </w:r>
      <w:r w:rsidR="0086414B">
        <w:fldChar w:fldCharType="end"/>
      </w:r>
      <w:r w:rsidR="00C079C3">
        <w:t xml:space="preserve"> and </w:t>
      </w:r>
      <w:r w:rsidR="003A2DB3" w:rsidRPr="002802A3">
        <w:t>has</w:t>
      </w:r>
      <w:r w:rsidR="003A2DB3">
        <w:t xml:space="preserve"> </w:t>
      </w:r>
      <w:r w:rsidR="00C079C3">
        <w:t>evolved into</w:t>
      </w:r>
      <w:r w:rsidR="007B728B">
        <w:t xml:space="preserve"> </w:t>
      </w:r>
      <w:r w:rsidR="00967BAB">
        <w:t xml:space="preserve">the </w:t>
      </w:r>
      <w:r w:rsidR="00681431">
        <w:t>actual</w:t>
      </w:r>
      <w:r w:rsidR="00826483">
        <w:t xml:space="preserve"> state-of-the-art</w:t>
      </w:r>
      <w:r w:rsidR="008E1DF5">
        <w:t xml:space="preserve"> </w:t>
      </w:r>
      <w:r w:rsidR="006270FA">
        <w:t>word2vec</w:t>
      </w:r>
      <w:r w:rsidR="00826483">
        <w:t xml:space="preserve"> </w:t>
      </w:r>
      <w:r w:rsidR="00A82185">
        <w:t>toolkit</w:t>
      </w:r>
      <w:r w:rsidR="00513D7D">
        <w:t xml:space="preserve"> that </w:t>
      </w:r>
      <w:r w:rsidR="007863C6">
        <w:t xml:space="preserve">is </w:t>
      </w:r>
      <w:r w:rsidR="00072683">
        <w:t xml:space="preserve">able to create </w:t>
      </w:r>
      <w:r w:rsidR="008737C2">
        <w:t xml:space="preserve">a </w:t>
      </w:r>
      <w:r w:rsidR="00072683">
        <w:t>numerical vector for each word</w:t>
      </w:r>
      <w:r w:rsidR="003A3A44">
        <w:t xml:space="preserve"> according to </w:t>
      </w:r>
      <w:r w:rsidR="00F1283A">
        <w:t>its context</w:t>
      </w:r>
      <w:r w:rsidR="00681431">
        <w:t xml:space="preserve"> </w:t>
      </w:r>
      <w:r w:rsidR="00681431">
        <w:fldChar w:fldCharType="begin"/>
      </w:r>
      <w:r w:rsidR="00734599">
        <w:instrText xml:space="preserve"> ADDIN EN.CITE &lt;EndNote&gt;&lt;Cite&gt;&lt;Author&gt;Mikolov&lt;/Author&gt;&lt;Year&gt;2013&lt;/Year&gt;&lt;RecNum&gt;161&lt;/RecNum&gt;&lt;DisplayText&gt;[13]&lt;/DisplayText&gt;&lt;record&gt;&lt;rec-number&gt;161&lt;/rec-number&gt;&lt;foreign-keys&gt;&lt;key app="EN" db-id="0xfvtarasrfs5te5ewzppad2wavrxed0pa9v" timestamp="1596758777"&gt;161&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681431">
        <w:fldChar w:fldCharType="separate"/>
      </w:r>
      <w:r w:rsidR="00734599">
        <w:rPr>
          <w:noProof/>
        </w:rPr>
        <w:t>[13]</w:t>
      </w:r>
      <w:r w:rsidR="00681431">
        <w:fldChar w:fldCharType="end"/>
      </w:r>
      <w:r w:rsidR="00D84F9F">
        <w:t>.</w:t>
      </w:r>
      <w:r w:rsidR="00F1283A">
        <w:t xml:space="preserve"> </w:t>
      </w:r>
      <w:r w:rsidR="00C5333A">
        <w:t xml:space="preserve">The third category is </w:t>
      </w:r>
      <w:r w:rsidR="00722D1F">
        <w:t xml:space="preserve">the </w:t>
      </w:r>
      <w:r w:rsidR="00413F22">
        <w:t xml:space="preserve">recently developed </w:t>
      </w:r>
      <w:r w:rsidR="00FA30BE">
        <w:t>character-level representation</w:t>
      </w:r>
      <w:r w:rsidR="00C86C13">
        <w:t xml:space="preserve"> as </w:t>
      </w:r>
      <w:r w:rsidR="009D04D4">
        <w:t xml:space="preserve">a </w:t>
      </w:r>
      <w:r w:rsidR="00C86C13">
        <w:t>sequence of encoded characters as input for the models</w:t>
      </w:r>
      <w:r w:rsidR="00413F22">
        <w:t xml:space="preserve"> </w:t>
      </w:r>
      <w:r w:rsidR="00413F22">
        <w:fldChar w:fldCharType="begin"/>
      </w:r>
      <w:r w:rsidR="00734599">
        <w:instrText xml:space="preserve"> ADDIN EN.CITE &lt;EndNote&gt;&lt;Cite&gt;&lt;Author&gt;Zhang&lt;/Author&gt;&lt;Year&gt;2015&lt;/Year&gt;&lt;RecNum&gt;149&lt;/RecNum&gt;&lt;DisplayText&gt;[14]&lt;/DisplayText&gt;&lt;record&gt;&lt;rec-number&gt;149&lt;/rec-number&gt;&lt;foreign-keys&gt;&lt;key app="EN" db-id="0xfvtarasrfs5te5ewzppad2wavrxed0pa9v" timestamp="1596327706"&gt;149&lt;/key&gt;&lt;/foreign-keys&gt;&lt;ref-type name="Journal Article"&gt;17&lt;/ref-type&gt;&lt;contributors&gt;&lt;authors&gt;&lt;author&gt;Zhang, Xiang&lt;/author&gt;&lt;author&gt;Zhao, Junbo&lt;/author&gt;&lt;author&gt;LeCun, Yann&lt;/author&gt;&lt;/authors&gt;&lt;/contributors&gt;&lt;titles&gt;&lt;title&gt;Character-level convolutional networks for text classification&lt;/title&gt;&lt;secondary-title&gt;Advances in neural information processing systems&lt;/secondary-title&gt;&lt;/titles&gt;&lt;pages&gt;649-657&lt;/pages&gt;&lt;dates&gt;&lt;year&gt;2015&lt;/year&gt;&lt;/dates&gt;&lt;urls&gt;&lt;related-urls&gt;&lt;url&gt;http://papers.nips.cc/paper/5782-character-level-convolutional-networks-for-text-classifica&lt;/url&gt;&lt;/related-urls&gt;&lt;/urls&gt;&lt;/record&gt;&lt;/Cite&gt;&lt;/EndNote&gt;</w:instrText>
      </w:r>
      <w:r w:rsidR="00413F22">
        <w:fldChar w:fldCharType="separate"/>
      </w:r>
      <w:r w:rsidR="00734599">
        <w:rPr>
          <w:noProof/>
        </w:rPr>
        <w:t>[14]</w:t>
      </w:r>
      <w:r w:rsidR="00413F22">
        <w:fldChar w:fldCharType="end"/>
      </w:r>
      <w:r w:rsidR="00374029">
        <w:t>. Researchers e</w:t>
      </w:r>
      <w:r w:rsidR="00746F74">
        <w:t xml:space="preserve">xamined </w:t>
      </w:r>
      <w:r w:rsidR="00722D1F">
        <w:t>this</w:t>
      </w:r>
      <w:r w:rsidR="00374029">
        <w:t xml:space="preserve"> </w:t>
      </w:r>
      <w:r w:rsidR="00746F74">
        <w:t>with</w:t>
      </w:r>
      <w:r w:rsidR="00EA2689">
        <w:t xml:space="preserve"> </w:t>
      </w:r>
      <w:r w:rsidR="0088701E">
        <w:t xml:space="preserve">char-level </w:t>
      </w:r>
      <w:r w:rsidR="00080BF7">
        <w:t>convolutional neural networks (</w:t>
      </w:r>
      <w:r w:rsidR="0088701E">
        <w:t>C</w:t>
      </w:r>
      <w:r w:rsidR="00080BF7">
        <w:t>CNN) and generative adversarial networks (GAN)</w:t>
      </w:r>
      <w:r w:rsidR="002D33F9">
        <w:t xml:space="preserve"> methods</w:t>
      </w:r>
      <w:r w:rsidR="00A74B16">
        <w:t xml:space="preserve"> and demonstrated its ability to capture</w:t>
      </w:r>
      <w:r w:rsidR="00F14D27">
        <w:t xml:space="preserve"> </w:t>
      </w:r>
      <w:r w:rsidR="00BE5D9D">
        <w:t xml:space="preserve">text </w:t>
      </w:r>
      <w:r w:rsidR="00F14D27">
        <w:t>semantics</w:t>
      </w:r>
      <w:r w:rsidR="003B4E5F">
        <w:t xml:space="preserve"> </w:t>
      </w:r>
      <w:r w:rsidR="00BD7709">
        <w:fldChar w:fldCharType="begin">
          <w:fldData xml:space="preserve">PEVuZE5vdGU+PENpdGU+PEF1dGhvcj5aaGFuZzwvQXV0aG9yPjxZZWFyPjIwMTU8L1llYXI+PFJl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</w:fldData>
        </w:fldChar>
      </w:r>
      <w:r w:rsidR="00734599">
        <w:instrText xml:space="preserve"> ADDIN EN.CITE </w:instrText>
      </w:r>
      <w:r w:rsidR="00734599">
        <w:fldChar w:fldCharType="begin">
          <w:fldData xml:space="preserve">PEVuZE5vdGU+PENpdGU+PEF1dGhvcj5aaGFuZzwvQXV0aG9yPjxZZWFyPjIwMTU8L1llYXI+PFJl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</w:fldData>
        </w:fldChar>
      </w:r>
      <w:r w:rsidR="00734599">
        <w:instrText xml:space="preserve"> ADDIN EN.CITE.DATA </w:instrText>
      </w:r>
      <w:r w:rsidR="00734599">
        <w:fldChar w:fldCharType="end"/>
      </w:r>
      <w:r w:rsidR="00BD7709">
        <w:fldChar w:fldCharType="separate"/>
      </w:r>
      <w:r w:rsidR="00734599">
        <w:rPr>
          <w:noProof/>
        </w:rPr>
        <w:t>[14-16]</w:t>
      </w:r>
      <w:r w:rsidR="00BD7709">
        <w:fldChar w:fldCharType="end"/>
      </w:r>
      <w:r w:rsidR="00746F74">
        <w:t>.</w:t>
      </w:r>
      <w:r w:rsidR="00B64CC1">
        <w:t xml:space="preserve"> </w:t>
      </w:r>
      <w:r w:rsidR="001C74B9">
        <w:t xml:space="preserve">Their </w:t>
      </w:r>
      <w:r w:rsidR="00B64CC1" w:rsidRPr="00357A15">
        <w:t>CCNN</w:t>
      </w:r>
      <w:r w:rsidR="00675F7B" w:rsidRPr="00357A15">
        <w:t xml:space="preserve"> models</w:t>
      </w:r>
      <w:r w:rsidR="00B64CC1" w:rsidRPr="00357A15">
        <w:t xml:space="preserve"> use</w:t>
      </w:r>
      <w:r w:rsidR="00A75817" w:rsidRPr="00357A15">
        <w:t xml:space="preserve"> backward</w:t>
      </w:r>
      <w:r w:rsidR="00B64CC1" w:rsidRPr="00357A15">
        <w:t xml:space="preserve"> </w:t>
      </w:r>
      <w:r w:rsidR="00D154B2" w:rsidRPr="00357A15">
        <w:t>quantization</w:t>
      </w:r>
      <w:r w:rsidR="00B64CC1" w:rsidRPr="00357A15">
        <w:t xml:space="preserve"> character</w:t>
      </w:r>
      <w:r w:rsidR="00D154B2" w:rsidRPr="00357A15">
        <w:t xml:space="preserve"> </w:t>
      </w:r>
      <w:r w:rsidR="00B64CC1" w:rsidRPr="00357A15">
        <w:t>order</w:t>
      </w:r>
      <w:r w:rsidR="000918DE" w:rsidRPr="00357A15">
        <w:t xml:space="preserve">, therefore </w:t>
      </w:r>
      <w:r w:rsidR="00B64CC1" w:rsidRPr="00357A15">
        <w:t xml:space="preserve">latest reading on characters is always placed near </w:t>
      </w:r>
      <w:r w:rsidR="008737C2">
        <w:t xml:space="preserve">the </w:t>
      </w:r>
      <w:r w:rsidR="00BF079B" w:rsidRPr="00357A15">
        <w:t>begin</w:t>
      </w:r>
      <w:r w:rsidR="00BF079B">
        <w:t>ning</w:t>
      </w:r>
      <w:r w:rsidR="00BF079B" w:rsidRPr="00357A15">
        <w:t xml:space="preserve"> </w:t>
      </w:r>
      <w:r w:rsidR="00BF079B">
        <w:t xml:space="preserve">of the </w:t>
      </w:r>
      <w:r w:rsidR="005331CD" w:rsidRPr="00357A15">
        <w:t>output</w:t>
      </w:r>
      <w:r w:rsidR="00B64CC1" w:rsidRPr="00357A15">
        <w:t xml:space="preserve">, </w:t>
      </w:r>
      <w:r w:rsidR="005331CD" w:rsidRPr="00357A15">
        <w:t xml:space="preserve">to </w:t>
      </w:r>
      <w:r w:rsidR="00B64CC1" w:rsidRPr="00357A15">
        <w:t>mak</w:t>
      </w:r>
      <w:r w:rsidR="005331CD" w:rsidRPr="00357A15">
        <w:t>e</w:t>
      </w:r>
      <w:r w:rsidR="00B64CC1" w:rsidRPr="00357A15">
        <w:t xml:space="preserve"> it easy for fully</w:t>
      </w:r>
      <w:r w:rsidR="00362C25" w:rsidRPr="00357A15">
        <w:t>-</w:t>
      </w:r>
      <w:r w:rsidR="00B64CC1" w:rsidRPr="00357A15">
        <w:t>connected layers to associate weights with the latest reading</w:t>
      </w:r>
      <w:r w:rsidR="00675F7B" w:rsidRPr="00357A15">
        <w:t xml:space="preserve"> </w:t>
      </w:r>
      <w:r w:rsidR="00675F7B" w:rsidRPr="00357A15">
        <w:fldChar w:fldCharType="begin"/>
      </w:r>
      <w:r w:rsidR="00675F7B" w:rsidRPr="00357A15">
        <w:instrText xml:space="preserve"> ADDIN EN.CITE &lt;EndNote&gt;&lt;Cite&gt;&lt;Author&gt;Zhang&lt;/Author&gt;&lt;Year&gt;2015&lt;/Year&gt;&lt;RecNum&gt;149&lt;/RecNum&gt;&lt;DisplayText&gt;[14]&lt;/DisplayText&gt;&lt;record&gt;&lt;rec-number&gt;149&lt;/rec-number&gt;&lt;foreign-keys&gt;&lt;key app="EN" db-id="0xfvtarasrfs5te5ewzppad2wavrxed0pa9v" timestamp="1596327706"&gt;149&lt;/key&gt;&lt;/foreign-keys&gt;&lt;ref-type name="Journal Article"&gt;17&lt;/ref-type&gt;&lt;contributors&gt;&lt;authors&gt;&lt;author&gt;Zhang, Xiang&lt;/author&gt;&lt;author&gt;Zhao, Junbo&lt;/author&gt;&lt;author&gt;LeCun, Yann&lt;/author&gt;&lt;/authors&gt;&lt;/contributors&gt;&lt;titles&gt;&lt;title&gt;Character-level convolutional networks for text classification&lt;/title&gt;&lt;secondary-title&gt;Advances in neural information processing systems&lt;/secondary-title&gt;&lt;/titles&gt;&lt;pages&gt;649-657&lt;/pages&gt;&lt;dates&gt;&lt;year&gt;2015&lt;/year&gt;&lt;/dates&gt;&lt;urls&gt;&lt;related-urls&gt;&lt;url&gt;http://papers.nips.cc/paper/5782-character-level-convolutional-networks-for-text-classifica&lt;/url&gt;&lt;/related-urls&gt;&lt;/urls&gt;&lt;/record&gt;&lt;/Cite&gt;&lt;/EndNote&gt;</w:instrText>
      </w:r>
      <w:r w:rsidR="00675F7B" w:rsidRPr="00357A15">
        <w:fldChar w:fldCharType="separate"/>
      </w:r>
      <w:r w:rsidR="00675F7B" w:rsidRPr="00357A15">
        <w:rPr>
          <w:noProof/>
        </w:rPr>
        <w:t>[14]</w:t>
      </w:r>
      <w:r w:rsidR="00675F7B" w:rsidRPr="00357A15">
        <w:fldChar w:fldCharType="end"/>
      </w:r>
      <w:r w:rsidR="00B64CC1" w:rsidRPr="00357A15">
        <w:t>.</w:t>
      </w:r>
      <w:r w:rsidR="00362C25">
        <w:t xml:space="preserve"> Authors</w:t>
      </w:r>
      <w:r w:rsidR="00BF6EA6">
        <w:t xml:space="preserve"> limited their</w:t>
      </w:r>
      <w:r w:rsidR="00B64CC1">
        <w:t xml:space="preserve"> </w:t>
      </w:r>
      <w:r w:rsidR="00362C25">
        <w:t xml:space="preserve">alphabet </w:t>
      </w:r>
      <w:r w:rsidR="00BF6EA6">
        <w:t>with</w:t>
      </w:r>
      <w:r w:rsidR="00B64CC1">
        <w:t xml:space="preserve"> 70 characters</w:t>
      </w:r>
      <w:r w:rsidR="00DA2634">
        <w:t xml:space="preserve"> (</w:t>
      </w:r>
      <w:r w:rsidR="00B64CC1">
        <w:t xml:space="preserve">26 </w:t>
      </w:r>
      <w:r w:rsidR="00DA2634">
        <w:t>E</w:t>
      </w:r>
      <w:r w:rsidR="00B64CC1">
        <w:t>nglish letters, 10</w:t>
      </w:r>
      <w:r w:rsidR="00DA2634">
        <w:t xml:space="preserve"> </w:t>
      </w:r>
      <w:r w:rsidR="00B64CC1">
        <w:t>digits, 33 other characters and the new</w:t>
      </w:r>
      <w:r w:rsidR="00DA2634">
        <w:t xml:space="preserve"> </w:t>
      </w:r>
      <w:r w:rsidR="00B64CC1">
        <w:t>line character</w:t>
      </w:r>
      <w:r w:rsidR="00DA2634">
        <w:t>)</w:t>
      </w:r>
      <w:r w:rsidR="00B64CC1">
        <w:t>.</w:t>
      </w:r>
    </w:p>
    <w:p w14:paraId="4E6B7A8D" w14:textId="43579747" w:rsidR="0029442D" w:rsidRDefault="00FA30BE" w:rsidP="00C76C52">
      <w:pPr>
        <w:pStyle w:val="BodyChar"/>
      </w:pPr>
      <w:r>
        <w:t xml:space="preserve"> </w:t>
      </w:r>
      <w:r w:rsidR="000A194D">
        <w:tab/>
      </w:r>
      <w:r w:rsidR="007A78DC">
        <w:t>In comparison with neural networks</w:t>
      </w:r>
      <w:r w:rsidR="001F2BD8">
        <w:t>,</w:t>
      </w:r>
      <w:r w:rsidR="007A78DC">
        <w:t xml:space="preserve"> </w:t>
      </w:r>
      <w:r w:rsidR="00B175CE">
        <w:t xml:space="preserve">various </w:t>
      </w:r>
      <w:r w:rsidR="007A78DC">
        <w:t xml:space="preserve">other </w:t>
      </w:r>
      <w:r w:rsidR="009E3D5D">
        <w:t>te</w:t>
      </w:r>
      <w:r w:rsidR="00D73FA9">
        <w:t>ch</w:t>
      </w:r>
      <w:r w:rsidR="009E3D5D">
        <w:t xml:space="preserve">niques </w:t>
      </w:r>
      <w:r w:rsidR="007A78DC">
        <w:t xml:space="preserve">can be considered in cases with time, simplicity, and relatively small available data constraints. </w:t>
      </w:r>
      <w:r w:rsidR="00734599">
        <w:t xml:space="preserve">Goldstein and Uchida </w:t>
      </w:r>
      <w:r w:rsidR="00734599">
        <w:fldChar w:fldCharType="begin"/>
      </w:r>
      <w:r w:rsidR="00734599">
        <w:instrText xml:space="preserve"> ADDIN EN.CITE &lt;EndNote&gt;&lt;Cite&gt;&lt;Author&gt;Goldstein&lt;/Author&gt;&lt;Year&gt;2016&lt;/Year&gt;&lt;RecNum&gt;176&lt;/RecNum&gt;&lt;DisplayText&gt;[17]&lt;/DisplayText&gt;&lt;record&gt;&lt;rec-number&gt;176&lt;/rec-number&gt;&lt;foreign-keys&gt;&lt;key app="EN" db-id="0xfvtarasrfs5te5ewzppad2wavrxed0pa9v" timestamp="1601008024"&gt;176&lt;/key&gt;&lt;/foreign-keys&gt;&lt;ref-type name="Journal Article"&gt;17&lt;/ref-type&gt;&lt;contributors&gt;&lt;authors&gt;&lt;author&gt;Goldstein, Markus&lt;/author&gt;&lt;author&gt;Uchida, Seiichi&lt;/author&gt;&lt;/authors&gt;&lt;/contributors&gt;&lt;titles&gt;&lt;title&gt;A comparative evaluation of unsupervised anomaly detection algorithms for multivariate data&lt;/title&gt;&lt;secondary-title&gt;PloS one&lt;/secondary-title&gt;&lt;/titles&gt;&lt;periodical&gt;&lt;full-title&gt;PloS one&lt;/full-title&gt;&lt;/periodical&gt;&lt;pages&gt;e0152173&lt;/pages&gt;&lt;volume&gt;11&lt;/volume&gt;&lt;number&gt;4&lt;/number&gt;&lt;dates&gt;&lt;year&gt;2016&lt;/year&gt;&lt;/dates&gt;&lt;isbn&gt;1932-6203&lt;/isbn&gt;&lt;urls&gt;&lt;/urls&gt;&lt;electronic-resource-num&gt;10.1371/journal.pone.0152173&lt;/electronic-resource-num&gt;&lt;/record&gt;&lt;/Cite&gt;&lt;/EndNote&gt;</w:instrText>
      </w:r>
      <w:r w:rsidR="00734599">
        <w:fldChar w:fldCharType="separate"/>
      </w:r>
      <w:r w:rsidR="00734599">
        <w:rPr>
          <w:noProof/>
        </w:rPr>
        <w:t>[17]</w:t>
      </w:r>
      <w:r w:rsidR="00734599">
        <w:fldChar w:fldCharType="end"/>
      </w:r>
      <w:r w:rsidR="00734599">
        <w:t xml:space="preserve"> compared </w:t>
      </w:r>
      <w:r w:rsidR="00B175CE">
        <w:t>many</w:t>
      </w:r>
      <w:r w:rsidR="00C854D8">
        <w:t xml:space="preserve"> </w:t>
      </w:r>
      <w:r w:rsidR="00734599">
        <w:t>algorithms particularly for unsupervised practical cases</w:t>
      </w:r>
      <w:r w:rsidR="00DF09BE">
        <w:t xml:space="preserve"> for their applicability in </w:t>
      </w:r>
      <w:r w:rsidR="00F21A09">
        <w:t xml:space="preserve">several </w:t>
      </w:r>
      <w:r w:rsidR="00DF09BE">
        <w:t>scenarios</w:t>
      </w:r>
      <w:r w:rsidR="00191B8D">
        <w:t xml:space="preserve">, </w:t>
      </w:r>
      <w:r w:rsidR="00EF417C">
        <w:t xml:space="preserve">while </w:t>
      </w:r>
      <w:r w:rsidR="00191B8D" w:rsidRPr="00191B8D">
        <w:rPr>
          <w:noProof/>
        </w:rPr>
        <w:t>Pevný</w:t>
      </w:r>
      <w:r w:rsidR="00191B8D">
        <w:t xml:space="preserve"> </w:t>
      </w:r>
      <w:r w:rsidR="00191B8D">
        <w:fldChar w:fldCharType="begin"/>
      </w:r>
      <w:r w:rsidR="00191B8D">
        <w:instrText xml:space="preserve"> ADDIN EN.CITE &lt;EndNote&gt;&lt;Cite&gt;&lt;Author&gt;Pevný&lt;/Author&gt;&lt;Year&gt;2016&lt;/Year&gt;&lt;RecNum&gt;168&lt;/RecNum&gt;&lt;DisplayText&gt;[18]&lt;/DisplayText&gt;&lt;record&gt;&lt;rec-number&gt;168&lt;/rec-number&gt;&lt;foreign-keys&gt;&lt;key app="EN" db-id="0xfvtarasrfs5te5ewzppad2wavrxed0pa9v" timestamp="1598407612"&gt;168&lt;/key&gt;&lt;/foreign-keys&gt;&lt;ref-type name="Journal Article"&gt;17&lt;/ref-type&gt;&lt;contributors&gt;&lt;authors&gt;&lt;author&gt;Pevný, Tomáš&lt;/author&gt;&lt;/authors&gt;&lt;/contributors&gt;&lt;titles&gt;&lt;title&gt;Loda: Lightweight on-line detector of anomalies&lt;/title&gt;&lt;secondary-title&gt;Machine Learning&lt;/secondary-title&gt;&lt;/titles&gt;&lt;periodical&gt;&lt;full-title&gt;Machine Learning&lt;/full-title&gt;&lt;/periodical&gt;&lt;pages&gt;275-304&lt;/pages&gt;&lt;volume&gt;102&lt;/volume&gt;&lt;number&gt;2&lt;/number&gt;&lt;dates&gt;&lt;year&gt;2016&lt;/year&gt;&lt;/dates&gt;&lt;isbn&gt;0885-6125&lt;/isbn&gt;&lt;urls&gt;&lt;/urls&gt;&lt;electronic-resource-num&gt;10.1007/s10994-015-5521-0&lt;/electronic-resource-num&gt;&lt;/record&gt;&lt;/Cite&gt;&lt;/EndNote&gt;</w:instrText>
      </w:r>
      <w:r w:rsidR="00191B8D">
        <w:fldChar w:fldCharType="separate"/>
      </w:r>
      <w:r w:rsidR="00191B8D">
        <w:rPr>
          <w:noProof/>
        </w:rPr>
        <w:t>[18]</w:t>
      </w:r>
      <w:r w:rsidR="00191B8D">
        <w:fldChar w:fldCharType="end"/>
      </w:r>
      <w:r w:rsidR="00191B8D">
        <w:t xml:space="preserve"> compared </w:t>
      </w:r>
      <w:r w:rsidR="00FD7FDF">
        <w:t xml:space="preserve">such </w:t>
      </w:r>
      <w:r w:rsidR="00802F1B">
        <w:t xml:space="preserve">algorithms by </w:t>
      </w:r>
      <w:r w:rsidR="00DF09BE">
        <w:t xml:space="preserve">their </w:t>
      </w:r>
      <w:r w:rsidR="00E23368">
        <w:t>time and space complexity.</w:t>
      </w:r>
      <w:r w:rsidR="007A0482">
        <w:t xml:space="preserve"> </w:t>
      </w:r>
      <w:r w:rsidR="00A536A8">
        <w:t>The</w:t>
      </w:r>
      <w:r w:rsidR="006534B0">
        <w:t xml:space="preserve">se </w:t>
      </w:r>
      <w:r w:rsidR="00A84944">
        <w:t>researches</w:t>
      </w:r>
      <w:r w:rsidR="00E203E2">
        <w:t xml:space="preserve"> identified </w:t>
      </w:r>
      <w:r w:rsidR="00C76C52">
        <w:t xml:space="preserve">unsupervised anomaly </w:t>
      </w:r>
      <w:r w:rsidR="00E203E2">
        <w:t>detectors that</w:t>
      </w:r>
      <w:r w:rsidR="009D22BC">
        <w:t xml:space="preserve"> perform best</w:t>
      </w:r>
      <w:r w:rsidR="00F455D8">
        <w:t xml:space="preserve"> in large high</w:t>
      </w:r>
      <w:r w:rsidR="00716C38">
        <w:t>-</w:t>
      </w:r>
      <w:r w:rsidR="00F455D8">
        <w:t>dimensional data</w:t>
      </w:r>
      <w:r w:rsidR="009D22BC">
        <w:t xml:space="preserve"> </w:t>
      </w:r>
      <w:r w:rsidR="00F455D8">
        <w:t>due to their</w:t>
      </w:r>
      <w:r w:rsidR="00C76C52">
        <w:t xml:space="preserve"> </w:t>
      </w:r>
      <w:r w:rsidR="00E735D7">
        <w:t>computational efficiency</w:t>
      </w:r>
      <w:r w:rsidR="0029442D">
        <w:t>:</w:t>
      </w:r>
    </w:p>
    <w:p w14:paraId="213168E5" w14:textId="413D46AD" w:rsidR="0029442D" w:rsidRDefault="00AA309B" w:rsidP="00932A61">
      <w:pPr>
        <w:pStyle w:val="BodyChar"/>
        <w:numPr>
          <w:ilvl w:val="0"/>
          <w:numId w:val="24"/>
        </w:numPr>
        <w:ind w:left="567" w:hanging="283"/>
      </w:pPr>
      <w:r>
        <w:t xml:space="preserve">Principal </w:t>
      </w:r>
      <w:r w:rsidR="001A1E17">
        <w:t>Component Analysis (PCA)</w:t>
      </w:r>
      <w:r w:rsidR="002F5C2C">
        <w:t xml:space="preserve"> </w:t>
      </w:r>
      <w:r w:rsidR="002F5C2C" w:rsidRPr="004F5954">
        <w:t>calculate</w:t>
      </w:r>
      <w:r w:rsidR="00C15A27">
        <w:t>s</w:t>
      </w:r>
      <w:r w:rsidR="002F5C2C">
        <w:t xml:space="preserve"> the sum of</w:t>
      </w:r>
      <w:r w:rsidR="00516B1E">
        <w:t xml:space="preserve"> </w:t>
      </w:r>
      <w:r w:rsidR="002F5C2C">
        <w:t>projected distance</w:t>
      </w:r>
      <w:r w:rsidR="00C32CF2">
        <w:t>s</w:t>
      </w:r>
      <w:r w:rsidR="002F5C2C">
        <w:t xml:space="preserve"> of a</w:t>
      </w:r>
      <w:r w:rsidR="00532E12">
        <w:t xml:space="preserve">n instance </w:t>
      </w:r>
      <w:r w:rsidR="002F5C2C">
        <w:t>on all eigenvectors</w:t>
      </w:r>
      <w:r w:rsidR="001A1E17">
        <w:t xml:space="preserve"> </w:t>
      </w:r>
      <w:r w:rsidR="001A1E17">
        <w:fldChar w:fldCharType="begin"/>
      </w:r>
      <w:r w:rsidR="00191B8D">
        <w:instrText xml:space="preserve"> ADDIN EN.CITE &lt;EndNote&gt;&lt;Cite&gt;&lt;Author&gt;Shyu&lt;/Author&gt;&lt;Year&gt;2003&lt;/Year&gt;&lt;RecNum&gt;162&lt;/RecNum&gt;&lt;DisplayText&gt;[19]&lt;/DisplayText&gt;&lt;record&gt;&lt;rec-number&gt;162&lt;/rec-number&gt;&lt;foreign-keys&gt;&lt;key app="EN" db-id="0xfvtarasrfs5te5ewzppad2wavrxed0pa9v" timestamp="1597985392"&gt;162&lt;/key&gt;&lt;/foreign-keys&gt;&lt;ref-type name="Report"&gt;27&lt;/ref-type&gt;&lt;contributors&gt;&lt;authors&gt;&lt;author&gt;Shyu, Mei-Ling&lt;/author&gt;&lt;author&gt;Chen, Shu-Ching&lt;/author&gt;&lt;author&gt;Sarinnapakorn, Kanoksri&lt;/author&gt;&lt;author&gt;Chang, LiWu&lt;/author&gt;&lt;/authors&gt;&lt;/contributors&gt;&lt;titles&gt;&lt;title&gt;A novel anomaly detection scheme based on principal component classifier&lt;/title&gt;&lt;/titles&gt;&lt;dates&gt;&lt;year&gt;2003&lt;/year&gt;&lt;/dates&gt;&lt;publisher&gt;University of Miami Coral Gables, FL, USA&lt;/publisher&gt;&lt;urls&gt;&lt;/urls&gt;&lt;/record&gt;&lt;/Cite&gt;&lt;/EndNote&gt;</w:instrText>
      </w:r>
      <w:r w:rsidR="001A1E17">
        <w:fldChar w:fldCharType="separate"/>
      </w:r>
      <w:r w:rsidR="00191B8D">
        <w:rPr>
          <w:noProof/>
        </w:rPr>
        <w:t>[19]</w:t>
      </w:r>
      <w:r w:rsidR="001A1E17">
        <w:fldChar w:fldCharType="end"/>
      </w:r>
      <w:r w:rsidR="002E4DC5">
        <w:t>.</w:t>
      </w:r>
    </w:p>
    <w:p w14:paraId="198D74F7" w14:textId="1AF8CD7E" w:rsidR="0029442D" w:rsidRDefault="00CA1BF0" w:rsidP="00932A61">
      <w:pPr>
        <w:pStyle w:val="BodyChar"/>
        <w:numPr>
          <w:ilvl w:val="0"/>
          <w:numId w:val="24"/>
        </w:numPr>
        <w:ind w:left="567" w:hanging="283"/>
      </w:pPr>
      <w:r>
        <w:t>Histogram-based Outlier Detection</w:t>
      </w:r>
      <w:r w:rsidR="00B92A20">
        <w:t xml:space="preserve"> (HBOS) </w:t>
      </w:r>
      <w:r w:rsidR="00C81008">
        <w:t>calculate</w:t>
      </w:r>
      <w:r w:rsidR="00C15A27">
        <w:t>s</w:t>
      </w:r>
      <w:r w:rsidR="00C81008">
        <w:t xml:space="preserve"> the sum of corresponding heights</w:t>
      </w:r>
      <w:r w:rsidR="00670872">
        <w:t xml:space="preserve"> of the bins of created histograms for each feature</w:t>
      </w:r>
      <w:r w:rsidR="0086698B">
        <w:t xml:space="preserve"> </w:t>
      </w:r>
      <w:r w:rsidR="0086698B">
        <w:fldChar w:fldCharType="begin"/>
      </w:r>
      <w:r w:rsidR="00191B8D">
        <w:instrText xml:space="preserve"> ADDIN EN.CITE &lt;EndNote&gt;&lt;Cite&gt;&lt;Author&gt;Goldstein&lt;/Author&gt;&lt;Year&gt;2012&lt;/Year&gt;&lt;RecNum&gt;163&lt;/RecNum&gt;&lt;DisplayText&gt;[20]&lt;/DisplayText&gt;&lt;record&gt;&lt;rec-number&gt;163&lt;/rec-number&gt;&lt;foreign-keys&gt;&lt;key app="EN" db-id="0xfvtarasrfs5te5ewzppad2wavrxed0pa9v" timestamp="1597986628"&gt;163&lt;/key&gt;&lt;/foreign-keys&gt;&lt;ref-type name="Journal Article"&gt;17&lt;/ref-type&gt;&lt;contributors&gt;&lt;authors&gt;&lt;author&gt;Goldstein, Markus&lt;/author&gt;&lt;author&gt;Dengel, Andreas&lt;/author&gt;&lt;/authors&gt;&lt;/contributors&gt;&lt;titles&gt;&lt;title&gt;Histogram-based Outlier Score (HBOS): A fast unsupervised anomaly detection algorithm&lt;/title&gt;&lt;secondary-title&gt;KI-2012: Poster and Demo Track&lt;/secondary-title&gt;&lt;/titles&gt;&lt;periodical&gt;&lt;full-title&gt;KI-2012: Poster and Demo Track&lt;/full-title&gt;&lt;/periodical&gt;&lt;pages&gt;59-63&lt;/pages&gt;&lt;dates&gt;&lt;year&gt;2012&lt;/year&gt;&lt;/dates&gt;&lt;urls&gt;&lt;/urls&gt;&lt;/record&gt;&lt;/Cite&gt;&lt;/EndNote&gt;</w:instrText>
      </w:r>
      <w:r w:rsidR="0086698B">
        <w:fldChar w:fldCharType="separate"/>
      </w:r>
      <w:r w:rsidR="00191B8D">
        <w:rPr>
          <w:noProof/>
        </w:rPr>
        <w:t>[20]</w:t>
      </w:r>
      <w:r w:rsidR="0086698B">
        <w:fldChar w:fldCharType="end"/>
      </w:r>
      <w:r w:rsidR="002E4DC5">
        <w:t>.</w:t>
      </w:r>
    </w:p>
    <w:p w14:paraId="6A1EB99C" w14:textId="2389B8C7" w:rsidR="0029442D" w:rsidRDefault="004D2AFC" w:rsidP="00932A61">
      <w:pPr>
        <w:pStyle w:val="BodyChar"/>
        <w:numPr>
          <w:ilvl w:val="0"/>
          <w:numId w:val="24"/>
        </w:numPr>
        <w:ind w:left="567" w:hanging="283"/>
      </w:pPr>
      <w:r>
        <w:t>Isolation Forest</w:t>
      </w:r>
      <w:r w:rsidR="00BB47B0">
        <w:t xml:space="preserve"> (</w:t>
      </w:r>
      <w:proofErr w:type="spellStart"/>
      <w:r w:rsidR="00BB47B0">
        <w:t>IForest</w:t>
      </w:r>
      <w:proofErr w:type="spellEnd"/>
      <w:r w:rsidR="00BB47B0">
        <w:t>)</w:t>
      </w:r>
      <w:r w:rsidR="00670872">
        <w:t xml:space="preserve"> calculate</w:t>
      </w:r>
      <w:r w:rsidR="002E0DEE">
        <w:t>s</w:t>
      </w:r>
      <w:r w:rsidR="00670872">
        <w:t xml:space="preserve"> </w:t>
      </w:r>
      <w:r w:rsidR="00AD6F67">
        <w:t xml:space="preserve">the average number of </w:t>
      </w:r>
      <w:proofErr w:type="spellStart"/>
      <w:r w:rsidR="00AD6F67">
        <w:t>splittings</w:t>
      </w:r>
      <w:proofErr w:type="spellEnd"/>
      <w:r w:rsidR="00AD6F67">
        <w:t xml:space="preserve"> required to isolate</w:t>
      </w:r>
      <w:r w:rsidR="00967F6D">
        <w:t xml:space="preserve"> instance</w:t>
      </w:r>
      <w:r w:rsidR="00D41483">
        <w:t>s</w:t>
      </w:r>
      <w:r w:rsidR="00AD6F67">
        <w:t xml:space="preserve"> for </w:t>
      </w:r>
      <w:r w:rsidR="004A6541">
        <w:t xml:space="preserve">a </w:t>
      </w:r>
      <w:r w:rsidR="00AD6F67">
        <w:t xml:space="preserve">randomly selected </w:t>
      </w:r>
      <w:r w:rsidR="00FC6A52">
        <w:t>feature</w:t>
      </w:r>
      <w:r w:rsidR="00BB47B0">
        <w:t xml:space="preserve"> </w:t>
      </w:r>
      <w:r w:rsidR="00BB47B0">
        <w:fldChar w:fldCharType="begin"/>
      </w:r>
      <w:r w:rsidR="00191B8D">
        <w:instrText xml:space="preserve"> ADDIN EN.CITE &lt;EndNote&gt;&lt;Cite&gt;&lt;Author&gt;Liu&lt;/Author&gt;&lt;Year&gt;2008&lt;/Year&gt;&lt;RecNum&gt;164&lt;/RecNum&gt;&lt;DisplayText&gt;[21, 22]&lt;/DisplayText&gt;&lt;record&gt;&lt;rec-number&gt;164&lt;/rec-number&gt;&lt;foreign-keys&gt;&lt;key app="EN" db-id="0xfvtarasrfs5te5ewzppad2wavrxed0pa9v" timestamp="1597988350"&gt;164&lt;/key&gt;&lt;/foreign-keys&gt;&lt;ref-type name="Conference Proceedings"&gt;10&lt;/ref-type&gt;&lt;contributors&gt;&lt;authors&gt;&lt;author&gt;Liu, Fei Tony&lt;/author&gt;&lt;author&gt;Ting, Kai Ming&lt;/author&gt;&lt;author&gt;Zhou, Zhi-Hua&lt;/author&gt;&lt;/authors&gt;&lt;/contributors&gt;&lt;titles&gt;&lt;title&gt;Isolation forest&lt;/title&gt;&lt;secondary-title&gt;2008 Eighth IEEE International Conference on Data Mining&lt;/secondary-title&gt;&lt;/titles&gt;&lt;pages&gt;413-422&lt;/pages&gt;&lt;dates&gt;&lt;year&gt;2008&lt;/year&gt;&lt;/dates&gt;&lt;publisher&gt;IEEE&lt;/publisher&gt;&lt;isbn&gt;076953502X&lt;/isbn&gt;&lt;urls&gt;&lt;/urls&gt;&lt;/record&gt;&lt;/Cite&gt;&lt;Cite&gt;&lt;Author&gt;Liu&lt;/Author&gt;&lt;Year&gt;2012&lt;/Year&gt;&lt;RecNum&gt;165&lt;/RecNum&gt;&lt;record&gt;&lt;rec-number&gt;165&lt;/rec-number&gt;&lt;foreign-keys&gt;&lt;key app="EN" db-id="0xfvtarasrfs5te5ewzppad2wavrxed0pa9v" timestamp="1597988433"&gt;165&lt;/key&gt;&lt;/foreign-keys&gt;&lt;ref-type name="Journal Article"&gt;17&lt;/ref-type&gt;&lt;contributors&gt;&lt;authors&gt;&lt;author&gt;Liu, Fei Tony&lt;/author&gt;&lt;author&gt;Ting, Kai Ming&lt;/author&gt;&lt;author&gt;Zhou, Zhi-Hua&lt;/author&gt;&lt;/authors&gt;&lt;/contributors&gt;&lt;titles&gt;&lt;title&gt;Isolation-based anomaly detection&lt;/title&gt;&lt;secondary-title&gt;ACM Transactions on Knowledge Discovery from Data (TKDD)&lt;/secondary-title&gt;&lt;/titles&gt;&lt;periodical&gt;&lt;full-title&gt;ACM Transactions on Knowledge Discovery from Data (TKDD)&lt;/full-title&gt;&lt;/periodical&gt;&lt;pages&gt;1-39&lt;/pages&gt;&lt;volume&gt;6&lt;/volume&gt;&lt;number&gt;1&lt;/number&gt;&lt;dates&gt;&lt;year&gt;2012&lt;/year&gt;&lt;/dates&gt;&lt;isbn&gt;1556-4681&lt;/isbn&gt;&lt;urls&gt;&lt;/urls&gt;&lt;/record&gt;&lt;/Cite&gt;&lt;/EndNote&gt;</w:instrText>
      </w:r>
      <w:r w:rsidR="00BB47B0">
        <w:fldChar w:fldCharType="separate"/>
      </w:r>
      <w:r w:rsidR="00191B8D">
        <w:rPr>
          <w:noProof/>
        </w:rPr>
        <w:t>[21, 22]</w:t>
      </w:r>
      <w:r w:rsidR="00BB47B0">
        <w:fldChar w:fldCharType="end"/>
      </w:r>
      <w:r w:rsidR="002E4DC5">
        <w:t>.</w:t>
      </w:r>
    </w:p>
    <w:p w14:paraId="6428D1C1" w14:textId="484FBBD2" w:rsidR="0029442D" w:rsidRDefault="005B4F91" w:rsidP="00932A61">
      <w:pPr>
        <w:pStyle w:val="BodyChar"/>
        <w:numPr>
          <w:ilvl w:val="0"/>
          <w:numId w:val="24"/>
        </w:numPr>
        <w:ind w:left="567" w:hanging="283"/>
      </w:pPr>
      <w:r>
        <w:lastRenderedPageBreak/>
        <w:t>Cluster</w:t>
      </w:r>
      <w:r w:rsidR="00E306BC">
        <w:t>-</w:t>
      </w:r>
      <w:r>
        <w:t>Based Local Outlier Factor (CBLOF)</w:t>
      </w:r>
      <w:r w:rsidR="00FC6A52">
        <w:t xml:space="preserve"> </w:t>
      </w:r>
      <w:r w:rsidR="008B445B">
        <w:t>considers</w:t>
      </w:r>
      <w:r w:rsidR="00544F4E">
        <w:t xml:space="preserve"> the size of clusters that </w:t>
      </w:r>
      <w:r w:rsidR="00967F6D">
        <w:t>an instance</w:t>
      </w:r>
      <w:r w:rsidR="00544F4E">
        <w:t xml:space="preserve"> belongs to and </w:t>
      </w:r>
      <w:r w:rsidR="009D5972">
        <w:t>the</w:t>
      </w:r>
      <w:r w:rsidR="008B445B">
        <w:t xml:space="preserve"> distance to the nearest large cluster</w:t>
      </w:r>
      <w:r w:rsidR="005904B5">
        <w:t xml:space="preserve"> </w:t>
      </w:r>
      <w:r w:rsidR="005904B5">
        <w:fldChar w:fldCharType="begin"/>
      </w:r>
      <w:r w:rsidR="00191B8D">
        <w:instrText xml:space="preserve"> ADDIN EN.CITE &lt;EndNote&gt;&lt;Cite&gt;&lt;Author&gt;He&lt;/Author&gt;&lt;Year&gt;2003&lt;/Year&gt;&lt;RecNum&gt;166&lt;/RecNum&gt;&lt;DisplayText&gt;[23]&lt;/DisplayText&gt;&lt;record&gt;&lt;rec-number&gt;166&lt;/rec-number&gt;&lt;foreign-keys&gt;&lt;key app="EN" db-id="0xfvtarasrfs5te5ewzppad2wavrxed0pa9v" timestamp="1597988988"&gt;166&lt;/key&gt;&lt;/foreign-keys&gt;&lt;ref-type name="Journal Article"&gt;17&lt;/ref-type&gt;&lt;contributors&gt;&lt;authors&gt;&lt;author&gt;He, Zengyou&lt;/author&gt;&lt;author&gt;Xu, Xiaofei&lt;/author&gt;&lt;author&gt;Deng, Shengchun&lt;/author&gt;&lt;/authors&gt;&lt;/contributors&gt;&lt;titles&gt;&lt;title&gt;Discovering cluster-based local outliers&lt;/title&gt;&lt;secondary-title&gt;Pattern Recognition Letters&lt;/secondary-title&gt;&lt;/titles&gt;&lt;periodical&gt;&lt;full-title&gt;Pattern Recognition Letters&lt;/full-title&gt;&lt;/periodical&gt;&lt;pages&gt;1641-1650&lt;/pages&gt;&lt;volume&gt;24&lt;/volume&gt;&lt;number&gt;9-10&lt;/number&gt;&lt;dates&gt;&lt;year&gt;2003&lt;/year&gt;&lt;/dates&gt;&lt;isbn&gt;0167-8655&lt;/isbn&gt;&lt;urls&gt;&lt;/urls&gt;&lt;electronic-resource-num&gt;10.1016/S0167-8655(03)00003-5&lt;/electronic-resource-num&gt;&lt;/record&gt;&lt;/Cite&gt;&lt;/EndNote&gt;</w:instrText>
      </w:r>
      <w:r w:rsidR="005904B5">
        <w:fldChar w:fldCharType="separate"/>
      </w:r>
      <w:r w:rsidR="00191B8D">
        <w:rPr>
          <w:noProof/>
        </w:rPr>
        <w:t>[23]</w:t>
      </w:r>
      <w:r w:rsidR="005904B5">
        <w:fldChar w:fldCharType="end"/>
      </w:r>
      <w:r w:rsidR="002E4DC5">
        <w:t>.</w:t>
      </w:r>
    </w:p>
    <w:p w14:paraId="4064A233" w14:textId="547AD864" w:rsidR="008B445B" w:rsidRDefault="004C20DF" w:rsidP="00932A61">
      <w:pPr>
        <w:pStyle w:val="BodyChar"/>
        <w:numPr>
          <w:ilvl w:val="0"/>
          <w:numId w:val="24"/>
        </w:numPr>
        <w:ind w:left="567" w:hanging="283"/>
      </w:pPr>
      <w:r>
        <w:t>Lightweight On-line Detector of Anomalies (LODA)</w:t>
      </w:r>
      <w:r w:rsidR="008B445B">
        <w:t xml:space="preserve"> </w:t>
      </w:r>
      <w:r w:rsidR="008F4BFB">
        <w:t>considers</w:t>
      </w:r>
      <w:r w:rsidR="008B445B">
        <w:t xml:space="preserve"> </w:t>
      </w:r>
      <w:r w:rsidR="004A6541">
        <w:t xml:space="preserve">the </w:t>
      </w:r>
      <w:r w:rsidR="008B445B">
        <w:t>average</w:t>
      </w:r>
      <w:r w:rsidR="00846B1E">
        <w:t xml:space="preserve"> of logarithm</w:t>
      </w:r>
      <w:r w:rsidR="00E569AD">
        <w:t>s</w:t>
      </w:r>
      <w:r w:rsidR="00846B1E">
        <w:t xml:space="preserve"> of proba</w:t>
      </w:r>
      <w:r w:rsidR="003502D3">
        <w:t>bi</w:t>
      </w:r>
      <w:r w:rsidR="00846B1E">
        <w:t>lities, i.e. proportional to negative log-likelihood</w:t>
      </w:r>
      <w:r w:rsidR="00E673C8">
        <w:t xml:space="preserve"> of </w:t>
      </w:r>
      <w:r w:rsidR="00F61E41">
        <w:t>an instance</w:t>
      </w:r>
      <w:r>
        <w:t xml:space="preserve"> </w:t>
      </w:r>
      <w:r w:rsidR="00266146">
        <w:fldChar w:fldCharType="begin"/>
      </w:r>
      <w:r w:rsidR="00191B8D">
        <w:instrText xml:space="preserve"> ADDIN EN.CITE &lt;EndNote&gt;&lt;Cite&gt;&lt;Author&gt;Pevný&lt;/Author&gt;&lt;Year&gt;2016&lt;/Year&gt;&lt;RecNum&gt;168&lt;/RecNum&gt;&lt;DisplayText&gt;[18]&lt;/DisplayText&gt;&lt;record&gt;&lt;rec-number&gt;168&lt;/rec-number&gt;&lt;foreign-keys&gt;&lt;key app="EN" db-id="0xfvtarasrfs5te5ewzppad2wavrxed0pa9v" timestamp="1598407612"&gt;168&lt;/key&gt;&lt;/foreign-keys&gt;&lt;ref-type name="Journal Article"&gt;17&lt;/ref-type&gt;&lt;contributors&gt;&lt;authors&gt;&lt;author&gt;Pevný, Tomáš&lt;/author&gt;&lt;/authors&gt;&lt;/contributors&gt;&lt;titles&gt;&lt;title&gt;Loda: Lightweight on-line detector of anomalies&lt;/title&gt;&lt;secondary-title&gt;Machine Learning&lt;/secondary-title&gt;&lt;/titles&gt;&lt;periodical&gt;&lt;full-title&gt;Machine Learning&lt;/full-title&gt;&lt;/periodical&gt;&lt;pages&gt;275-304&lt;/pages&gt;&lt;volume&gt;102&lt;/volume&gt;&lt;number&gt;2&lt;/number&gt;&lt;dates&gt;&lt;year&gt;2016&lt;/year&gt;&lt;/dates&gt;&lt;isbn&gt;0885-6125&lt;/isbn&gt;&lt;urls&gt;&lt;/urls&gt;&lt;electronic-resource-num&gt;10.1007/s10994-015-5521-0&lt;/electronic-resource-num&gt;&lt;/record&gt;&lt;/Cite&gt;&lt;/EndNote&gt;</w:instrText>
      </w:r>
      <w:r w:rsidR="00266146">
        <w:fldChar w:fldCharType="separate"/>
      </w:r>
      <w:r w:rsidR="00191B8D">
        <w:rPr>
          <w:noProof/>
        </w:rPr>
        <w:t>[18]</w:t>
      </w:r>
      <w:r w:rsidR="00266146">
        <w:fldChar w:fldCharType="end"/>
      </w:r>
      <w:r w:rsidR="002E4DC5">
        <w:t>.</w:t>
      </w:r>
    </w:p>
    <w:p w14:paraId="445172E4" w14:textId="77777777" w:rsidR="0001056E" w:rsidRDefault="0001056E" w:rsidP="005D6203">
      <w:pPr>
        <w:pStyle w:val="BodyChar"/>
      </w:pPr>
    </w:p>
    <w:p w14:paraId="1EFA30FA" w14:textId="6110B363" w:rsidR="00095D35" w:rsidRDefault="00D6530A" w:rsidP="00183235">
      <w:pPr>
        <w:pStyle w:val="BodyChar"/>
      </w:pPr>
      <w:r>
        <w:t>A</w:t>
      </w:r>
      <w:r w:rsidR="00230F00">
        <w:t xml:space="preserve">nother </w:t>
      </w:r>
      <w:r w:rsidR="00F56515">
        <w:t>fast</w:t>
      </w:r>
      <w:r w:rsidR="00323980">
        <w:t xml:space="preserve"> non-parametric</w:t>
      </w:r>
      <w:r w:rsidR="00F56515">
        <w:t xml:space="preserve"> </w:t>
      </w:r>
      <w:r w:rsidR="00323980">
        <w:t xml:space="preserve">Copula-Based </w:t>
      </w:r>
      <w:r w:rsidR="00BA55B6">
        <w:t>Outlier Detection (</w:t>
      </w:r>
      <w:r w:rsidR="001D0EEE">
        <w:t>COPOD</w:t>
      </w:r>
      <w:r w:rsidR="00BA55B6">
        <w:t>)</w:t>
      </w:r>
      <w:r w:rsidR="00135E29">
        <w:t xml:space="preserve"> algorith</w:t>
      </w:r>
      <w:r w:rsidR="00537EF5">
        <w:t xml:space="preserve">m </w:t>
      </w:r>
      <w:r w:rsidR="009A44ED">
        <w:t xml:space="preserve">that </w:t>
      </w:r>
      <w:r w:rsidR="004A372B">
        <w:t xml:space="preserve">estimates </w:t>
      </w:r>
      <w:r w:rsidR="00201A9E">
        <w:t>tail probabilities using empirical copula</w:t>
      </w:r>
      <w:r w:rsidR="00230F00">
        <w:t xml:space="preserve"> </w:t>
      </w:r>
      <w:r w:rsidR="002A1DDA">
        <w:fldChar w:fldCharType="begin"/>
      </w:r>
      <w:r w:rsidR="002A1DDA">
        <w:instrText xml:space="preserve"> ADDIN EN.CITE &lt;EndNote&gt;&lt;Cite&gt;&lt;Author&gt;Li&lt;/Author&gt;&lt;Year&gt;2020&lt;/Year&gt;&lt;RecNum&gt;184&lt;/RecNum&gt;&lt;DisplayText&gt;[24]&lt;/DisplayText&gt;&lt;record&gt;&lt;rec-number&gt;184&lt;/rec-number&gt;&lt;foreign-keys&gt;&lt;key app="EN" db-id="0xfvtarasrfs5te5ewzppad2wavrxed0pa9v" timestamp="1601931823"&gt;184&lt;/key&gt;&lt;/foreign-keys&gt;&lt;ref-type name="Conference Paper"&gt;47&lt;/ref-type&gt;&lt;contributors&gt;&lt;authors&gt;&lt;author&gt;Li, Zheng&lt;/author&gt;&lt;author&gt;Zhao, Yue&lt;/author&gt;&lt;author&gt;Botta, Nicola&lt;/author&gt;&lt;author&gt;Ionescu, Cezar&lt;/author&gt;&lt;author&gt;Hu, Xiyang&lt;/author&gt;&lt;/authors&gt;&lt;/contributors&gt;&lt;titles&gt;&lt;title&gt;COPOD: copula-based outlier detection&lt;/title&gt;&lt;secondary-title&gt;Conference: IEEE International Conference on Data Mining (ICDM)&lt;/secondary-title&gt;&lt;/titles&gt;&lt;dates&gt;&lt;year&gt;2020&lt;/year&gt;&lt;/dates&gt;&lt;urls&gt;&lt;related-urls&gt;&lt;url&gt;https://www.researchgate.net/publication/344306968_COPOD_Copula-Based_Outlier_Detection&lt;/url&gt;&lt;/related-urls&gt;&lt;/urls&gt;&lt;/record&gt;&lt;/Cite&gt;&lt;/EndNote&gt;</w:instrText>
      </w:r>
      <w:r w:rsidR="002A1DDA">
        <w:fldChar w:fldCharType="separate"/>
      </w:r>
      <w:r w:rsidR="002A1DDA">
        <w:rPr>
          <w:noProof/>
        </w:rPr>
        <w:t>[24]</w:t>
      </w:r>
      <w:r w:rsidR="002A1DDA">
        <w:fldChar w:fldCharType="end"/>
      </w:r>
      <w:r w:rsidR="00537EF5">
        <w:t xml:space="preserve"> </w:t>
      </w:r>
      <w:r w:rsidR="00537EF5">
        <w:rPr>
          <w:lang w:val="en-US"/>
        </w:rPr>
        <w:t>has been</w:t>
      </w:r>
      <w:r w:rsidR="00537EF5">
        <w:t xml:space="preserve"> introduced</w:t>
      </w:r>
      <w:r>
        <w:t xml:space="preserve"> re</w:t>
      </w:r>
      <w:r w:rsidR="005860C7">
        <w:t>cently</w:t>
      </w:r>
      <w:r w:rsidR="00183235">
        <w:t>.</w:t>
      </w:r>
      <w:r w:rsidR="00BA55B6">
        <w:t xml:space="preserve"> </w:t>
      </w:r>
    </w:p>
    <w:p w14:paraId="09696273" w14:textId="3E25EDB6" w:rsidR="0070097A" w:rsidRDefault="00095D35" w:rsidP="00681438">
      <w:pPr>
        <w:pStyle w:val="BodyChar"/>
      </w:pPr>
      <w:r>
        <w:tab/>
      </w:r>
      <w:r w:rsidR="00940C3E">
        <w:t xml:space="preserve">Ensemble analysis is </w:t>
      </w:r>
      <w:r w:rsidR="0039461A">
        <w:t xml:space="preserve">another aspect that </w:t>
      </w:r>
      <w:r w:rsidR="00BB2567">
        <w:t xml:space="preserve">has </w:t>
      </w:r>
      <w:r w:rsidR="0039461A">
        <w:t xml:space="preserve">recently been studied </w:t>
      </w:r>
      <w:r w:rsidR="006A4B0E">
        <w:t>with respect to anomaly detection</w:t>
      </w:r>
      <w:r w:rsidR="001C6FDB">
        <w:t>.</w:t>
      </w:r>
      <w:r w:rsidR="00681438">
        <w:t xml:space="preserve"> </w:t>
      </w:r>
      <w:r w:rsidR="00D4356E">
        <w:t xml:space="preserve">Considering bias-variance trade-off </w:t>
      </w:r>
      <w:r w:rsidR="001C6FDB">
        <w:t>Aggarwal</w:t>
      </w:r>
      <w:r w:rsidR="009B265D">
        <w:t xml:space="preserve"> and Sathe</w:t>
      </w:r>
      <w:r w:rsidR="001C6FDB">
        <w:t xml:space="preserve"> </w:t>
      </w:r>
      <w:r w:rsidR="001C6FDB">
        <w:fldChar w:fldCharType="begin"/>
      </w:r>
      <w:r w:rsidR="002A1DDA">
        <w:instrText xml:space="preserve"> ADDIN EN.CITE &lt;EndNote&gt;&lt;Cite&gt;&lt;Author&gt;Aggarwal&lt;/Author&gt;&lt;Year&gt;2015&lt;/Year&gt;&lt;RecNum&gt;167&lt;/RecNum&gt;&lt;DisplayText&gt;[25]&lt;/DisplayText&gt;&lt;record&gt;&lt;rec-number&gt;167&lt;/rec-number&gt;&lt;foreign-keys&gt;&lt;key app="EN" db-id="0xfvtarasrfs5te5ewzppad2wavrxed0pa9v" timestamp="1597990038"&gt;167&lt;/key&gt;&lt;/foreign-keys&gt;&lt;ref-type name="Journal Article"&gt;17&lt;/ref-type&gt;&lt;contributors&gt;&lt;authors&gt;&lt;author&gt;Charu C. Aggarwal&lt;/author&gt;&lt;author&gt;Saket Sathe&lt;/author&gt;&lt;/authors&gt;&lt;/contributors&gt;&lt;titles&gt;&lt;title&gt;Theoretical Foundations and Algorithms for Outlier Ensembles&lt;/title&gt;&lt;secondary-title&gt;SIGKDD Explor. Newsl.&lt;/secondary-title&gt;&lt;/titles&gt;&lt;periodical&gt;&lt;full-title&gt;SIGKDD Explor. Newsl.&lt;/full-title&gt;&lt;/periodical&gt;&lt;pages&gt;24–47&lt;/pages&gt;&lt;volume&gt;17&lt;/volume&gt;&lt;number&gt;1&lt;/number&gt;&lt;dates&gt;&lt;year&gt;2015&lt;/year&gt;&lt;/dates&gt;&lt;isbn&gt;1931-0145&lt;/isbn&gt;&lt;urls&gt;&lt;related-urls&gt;&lt;url&gt;https://doi.org/10.1145/2830544.2830549&lt;/url&gt;&lt;/related-urls&gt;&lt;/urls&gt;&lt;electronic-resource-num&gt;10.1145/2830544.2830549&lt;/electronic-resource-num&gt;&lt;/record&gt;&lt;/Cite&gt;&lt;/EndNote&gt;</w:instrText>
      </w:r>
      <w:r w:rsidR="001C6FDB">
        <w:fldChar w:fldCharType="separate"/>
      </w:r>
      <w:r w:rsidR="002A1DDA">
        <w:rPr>
          <w:noProof/>
        </w:rPr>
        <w:t>[25]</w:t>
      </w:r>
      <w:r w:rsidR="001C6FDB">
        <w:fldChar w:fldCharType="end"/>
      </w:r>
      <w:r w:rsidR="001C6FDB">
        <w:t xml:space="preserve"> </w:t>
      </w:r>
      <w:r w:rsidR="009B265D">
        <w:t>proposed</w:t>
      </w:r>
      <w:r w:rsidR="006354C3">
        <w:t xml:space="preserve"> robust</w:t>
      </w:r>
      <w:r w:rsidR="00DB56DB">
        <w:t xml:space="preserve"> feature bagging</w:t>
      </w:r>
      <w:r w:rsidR="006354C3">
        <w:t xml:space="preserve"> </w:t>
      </w:r>
      <w:r w:rsidR="00732F71">
        <w:t>methods</w:t>
      </w:r>
      <w:r w:rsidR="003B395A">
        <w:t>: average-of-maximum</w:t>
      </w:r>
      <w:r w:rsidR="00A30ED6">
        <w:t xml:space="preserve"> </w:t>
      </w:r>
      <w:r w:rsidR="003B395A">
        <w:t>(AOM)</w:t>
      </w:r>
      <w:r w:rsidR="00811F0D">
        <w:t xml:space="preserve"> </w:t>
      </w:r>
      <w:r w:rsidR="00A30ED6">
        <w:t>and maximum-of-average (MOA)</w:t>
      </w:r>
      <w:r w:rsidR="00732F71">
        <w:t>. These methods</w:t>
      </w:r>
      <w:r w:rsidR="00E70550">
        <w:t xml:space="preserve"> impl</w:t>
      </w:r>
      <w:r w:rsidR="009F5BB4">
        <w:t>y</w:t>
      </w:r>
      <w:r w:rsidR="009A5B37">
        <w:t xml:space="preserve"> the </w:t>
      </w:r>
      <w:r w:rsidR="0072627B">
        <w:t xml:space="preserve">empirical fact </w:t>
      </w:r>
      <w:r w:rsidR="009A5B37">
        <w:t xml:space="preserve">that different </w:t>
      </w:r>
      <w:r w:rsidR="00DA2307">
        <w:t>detectors might perform</w:t>
      </w:r>
      <w:r w:rsidR="00DC4383">
        <w:t xml:space="preserve"> </w:t>
      </w:r>
      <w:r w:rsidR="00955072">
        <w:t>diff</w:t>
      </w:r>
      <w:r w:rsidR="00DC4383">
        <w:t>eren</w:t>
      </w:r>
      <w:r w:rsidR="00225593">
        <w:t>t</w:t>
      </w:r>
      <w:r w:rsidR="00DC4383">
        <w:t>ly from one dataset to another,</w:t>
      </w:r>
      <w:r w:rsidR="00A0517E">
        <w:t xml:space="preserve"> and even </w:t>
      </w:r>
      <w:r w:rsidR="00447AB4">
        <w:t>from instance to instance</w:t>
      </w:r>
      <w:r w:rsidR="00A0517E">
        <w:t xml:space="preserve"> within one data set</w:t>
      </w:r>
      <w:r w:rsidR="00681438">
        <w:t>.</w:t>
      </w:r>
      <w:r w:rsidR="00AB427A">
        <w:t xml:space="preserve"> To calculate AOM</w:t>
      </w:r>
      <w:r w:rsidR="00602A97">
        <w:t xml:space="preserve"> for an ensemble of components, </w:t>
      </w:r>
      <w:r w:rsidR="008428FB">
        <w:t xml:space="preserve">authors divided </w:t>
      </w:r>
      <w:r w:rsidR="00AE13A5">
        <w:t>them to several buckets and used maximization</w:t>
      </w:r>
      <w:r w:rsidR="00203298">
        <w:t xml:space="preserve"> over </w:t>
      </w:r>
      <w:r w:rsidR="00E6044F">
        <w:t>each</w:t>
      </w:r>
      <w:r w:rsidR="00203298">
        <w:t xml:space="preserve"> bucket, and then </w:t>
      </w:r>
      <w:r w:rsidR="00B36B5D">
        <w:t>calculated scores averaged</w:t>
      </w:r>
      <w:r w:rsidR="00E6044F">
        <w:t xml:space="preserve"> over all buckets.</w:t>
      </w:r>
      <w:r w:rsidR="00F02F14">
        <w:t xml:space="preserve"> </w:t>
      </w:r>
      <w:r w:rsidR="0070097A">
        <w:tab/>
      </w:r>
    </w:p>
    <w:p w14:paraId="66D7419C" w14:textId="3D46A2EF" w:rsidR="00205B4B" w:rsidRDefault="007376A9" w:rsidP="00205B4B">
      <w:pPr>
        <w:pStyle w:val="section"/>
      </w:pPr>
      <w:r>
        <w:t xml:space="preserve">Character-level </w:t>
      </w:r>
      <w:r w:rsidR="00883A51">
        <w:t>anomaly detection ensemble</w:t>
      </w:r>
      <w:r w:rsidR="00EF0056">
        <w:t xml:space="preserve"> model</w:t>
      </w:r>
    </w:p>
    <w:p w14:paraId="6AFCE213" w14:textId="2A2EAA6B" w:rsidR="00205B4B" w:rsidRDefault="00C51EFC" w:rsidP="00205B4B">
      <w:pPr>
        <w:pStyle w:val="BodyChar"/>
      </w:pPr>
      <w:r>
        <w:t>In this section</w:t>
      </w:r>
      <w:r w:rsidR="004008BD">
        <w:t>,</w:t>
      </w:r>
      <w:r>
        <w:t xml:space="preserve"> we intro</w:t>
      </w:r>
      <w:r w:rsidR="00720C04">
        <w:t>d</w:t>
      </w:r>
      <w:r>
        <w:t>uce</w:t>
      </w:r>
      <w:r w:rsidR="00720C04">
        <w:t xml:space="preserve"> the character-level ensemble of </w:t>
      </w:r>
      <w:r w:rsidR="00FF2CE9">
        <w:t>detectors for anomaly detection in text</w:t>
      </w:r>
      <w:r w:rsidR="007B0751">
        <w:t>ual data.</w:t>
      </w:r>
      <w:r w:rsidR="007577C4">
        <w:t xml:space="preserve"> </w:t>
      </w:r>
      <w:r w:rsidR="00000C6D" w:rsidRPr="00856E2C">
        <w:t xml:space="preserve">The model was developed using Python and then incorporated in </w:t>
      </w:r>
      <w:r w:rsidR="00AD376E">
        <w:t xml:space="preserve">the </w:t>
      </w:r>
      <w:r w:rsidR="00000C6D" w:rsidRPr="00856E2C">
        <w:t xml:space="preserve">open-source data quality framework MobyDQ </w:t>
      </w:r>
      <w:r w:rsidR="00000C6D" w:rsidRPr="00856E2C">
        <w:fldChar w:fldCharType="begin"/>
      </w:r>
      <w:r w:rsidR="00000C6D" w:rsidRPr="00856E2C">
        <w:instrText xml:space="preserve"> ADDIN EN.CITE &lt;EndNote&gt;&lt;Cite&gt;&lt;Author&gt;Rolland&lt;/Author&gt;&lt;RecNum&gt;188&lt;/RecNum&gt;&lt;DisplayText&gt;[26]&lt;/DisplayText&gt;&lt;record&gt;&lt;rec-number&gt;188&lt;/rec-number&gt;&lt;foreign-keys&gt;&lt;key app="EN" db-id="0xfvtarasrfs5te5ewzppad2wavrxed0pa9v" timestamp="1602535536"&gt;188&lt;/key&gt;&lt;/foreign-keys&gt;&lt;ref-type name="Web Page"&gt;12&lt;/ref-type&gt;&lt;contributors&gt;&lt;authors&gt;&lt;author&gt;Alexis Rolland&lt;/author&gt;&lt;/authors&gt;&lt;/contributors&gt;&lt;titles&gt;&lt;title&gt;MobyDQ&lt;/title&gt;&lt;/titles&gt;&lt;volume&gt;2020&lt;/volume&gt;&lt;dates&gt;&lt;/dates&gt;&lt;urls&gt;&lt;related-urls&gt;&lt;url&gt;https://github.com/ubisoft/mobydq&lt;/url&gt;&lt;/related-urls&gt;&lt;/urls&gt;&lt;/record&gt;&lt;/Cite&gt;&lt;/EndNote&gt;</w:instrText>
      </w:r>
      <w:r w:rsidR="00000C6D" w:rsidRPr="00856E2C">
        <w:fldChar w:fldCharType="separate"/>
      </w:r>
      <w:r w:rsidR="00000C6D" w:rsidRPr="00856E2C">
        <w:rPr>
          <w:noProof/>
        </w:rPr>
        <w:t>[26]</w:t>
      </w:r>
      <w:r w:rsidR="00000C6D" w:rsidRPr="00856E2C">
        <w:fldChar w:fldCharType="end"/>
      </w:r>
      <w:r w:rsidR="00000C6D" w:rsidRPr="00856E2C">
        <w:t xml:space="preserve"> as a</w:t>
      </w:r>
      <w:r w:rsidR="004A5AC4">
        <w:t>n</w:t>
      </w:r>
      <w:r w:rsidR="00000C6D" w:rsidRPr="00856E2C">
        <w:t xml:space="preserve"> </w:t>
      </w:r>
      <w:r w:rsidR="004A5AC4">
        <w:t xml:space="preserve">individual </w:t>
      </w:r>
      <w:r w:rsidR="00000C6D" w:rsidRPr="00856E2C">
        <w:t>indicator type, which can be applied on text columns extracted from a target database.</w:t>
      </w:r>
    </w:p>
    <w:p w14:paraId="04CFC517" w14:textId="657E71CD" w:rsidR="006C191D" w:rsidRPr="005347FD" w:rsidRDefault="006C191D" w:rsidP="006C191D">
      <w:pPr>
        <w:pStyle w:val="subsection"/>
        <w:tabs>
          <w:tab w:val="clear" w:pos="567"/>
        </w:tabs>
      </w:pPr>
      <w:r>
        <w:t xml:space="preserve">Character </w:t>
      </w:r>
      <w:r w:rsidR="00906D5B">
        <w:t>representation</w:t>
      </w:r>
    </w:p>
    <w:p w14:paraId="416F21A2" w14:textId="0FEA1037" w:rsidR="000F2765" w:rsidRDefault="00356A09" w:rsidP="00EB4F1D">
      <w:pPr>
        <w:pStyle w:val="BodyChar"/>
      </w:pPr>
      <w:r>
        <w:t xml:space="preserve">Our model </w:t>
      </w:r>
      <w:r w:rsidR="00344748">
        <w:t>converts input textual instance</w:t>
      </w:r>
      <w:r w:rsidR="00A47494">
        <w:t>s</w:t>
      </w:r>
      <w:r w:rsidR="00344748">
        <w:t xml:space="preserve"> to a</w:t>
      </w:r>
      <w:r>
        <w:t xml:space="preserve"> sequence of encoded characters</w:t>
      </w:r>
      <w:r w:rsidR="007615CD">
        <w:t>.</w:t>
      </w:r>
      <w:r w:rsidR="00EB4F1D">
        <w:t xml:space="preserve"> </w:t>
      </w:r>
      <w:r w:rsidR="00CD3AFC">
        <w:t xml:space="preserve">Character quantization was inspired by Zhang </w:t>
      </w:r>
      <w:r w:rsidR="00CD3AFC" w:rsidRPr="00645613">
        <w:rPr>
          <w:i/>
        </w:rPr>
        <w:t>et al.</w:t>
      </w:r>
      <w:r w:rsidR="00CD3AFC">
        <w:t xml:space="preserve"> </w:t>
      </w:r>
      <w:r w:rsidR="00CD3AFC">
        <w:fldChar w:fldCharType="begin"/>
      </w:r>
      <w:r w:rsidR="00CD3AFC">
        <w:instrText xml:space="preserve"> ADDIN EN.CITE &lt;EndNote&gt;&lt;Cite&gt;&lt;Author&gt;Zhang&lt;/Author&gt;&lt;Year&gt;2015&lt;/Year&gt;&lt;RecNum&gt;149&lt;/RecNum&gt;&lt;DisplayText&gt;[14]&lt;/DisplayText&gt;&lt;record&gt;&lt;rec-number&gt;149&lt;/rec-number&gt;&lt;foreign-keys&gt;&lt;key app="EN" db-id="0xfvtarasrfs5te5ewzppad2wavrxed0pa9v" timestamp="1596327706"&gt;149&lt;/key&gt;&lt;/foreign-keys&gt;&lt;ref-type name="Journal Article"&gt;17&lt;/ref-type&gt;&lt;contributors&gt;&lt;authors&gt;&lt;author&gt;Zhang, Xiang&lt;/author&gt;&lt;author&gt;Zhao, Junbo&lt;/author&gt;&lt;author&gt;LeCun, Yann&lt;/author&gt;&lt;/authors&gt;&lt;/contributors&gt;&lt;titles&gt;&lt;title&gt;Character-level convolutional networks for text classification&lt;/title&gt;&lt;secondary-title&gt;Advances in neural information processing systems&lt;/secondary-title&gt;&lt;/titles&gt;&lt;pages&gt;649-657&lt;/pages&gt;&lt;dates&gt;&lt;year&gt;2015&lt;/year&gt;&lt;/dates&gt;&lt;urls&gt;&lt;related-urls&gt;&lt;url&gt;http://papers.nips.cc/paper/5782-character-level-convolutional-networks-for-text-classifica&lt;/url&gt;&lt;/related-urls&gt;&lt;/urls&gt;&lt;/record&gt;&lt;/Cite&gt;&lt;/EndNote&gt;</w:instrText>
      </w:r>
      <w:r w:rsidR="00CD3AFC">
        <w:fldChar w:fldCharType="separate"/>
      </w:r>
      <w:r w:rsidR="00CD3AFC">
        <w:rPr>
          <w:noProof/>
        </w:rPr>
        <w:t>[14]</w:t>
      </w:r>
      <w:r w:rsidR="00CD3AFC">
        <w:fldChar w:fldCharType="end"/>
      </w:r>
      <w:r w:rsidR="00CD3AFC">
        <w:t>, although we made several significant changes. Our</w:t>
      </w:r>
      <w:r w:rsidR="00EB4F1D">
        <w:t xml:space="preserve"> encoding </w:t>
      </w:r>
      <w:r w:rsidR="008D6045">
        <w:t>uses</w:t>
      </w:r>
      <w:r w:rsidR="00EB4F1D">
        <w:t xml:space="preserve"> </w:t>
      </w:r>
      <w:r w:rsidR="004008BD">
        <w:t xml:space="preserve">the </w:t>
      </w:r>
      <w:r w:rsidR="00EB4F1D">
        <w:t>pre</w:t>
      </w:r>
      <w:r w:rsidR="00A20ACD">
        <w:t>defined</w:t>
      </w:r>
      <w:r w:rsidR="00EB4F1D">
        <w:t xml:space="preserve"> alphabet of size </w:t>
      </w:r>
      <w:r w:rsidR="00EB4F1D" w:rsidRPr="00906D5B">
        <w:rPr>
          <w:i/>
        </w:rPr>
        <w:t>m</w:t>
      </w:r>
      <w:r w:rsidR="00EB4F1D">
        <w:t xml:space="preserve"> for the input language and then </w:t>
      </w:r>
      <w:r w:rsidR="00407DCD">
        <w:t>encodes</w:t>
      </w:r>
      <w:r w:rsidR="00EB4F1D">
        <w:t xml:space="preserve"> each character using</w:t>
      </w:r>
      <w:r w:rsidR="00781F4E">
        <w:t xml:space="preserve"> </w:t>
      </w:r>
      <w:r w:rsidR="00880156">
        <w:t xml:space="preserve">indexes from </w:t>
      </w:r>
      <w:r w:rsidR="00446247">
        <w:t xml:space="preserve">the </w:t>
      </w:r>
      <w:r w:rsidR="00880156">
        <w:t>randomly shuffled alphabet</w:t>
      </w:r>
      <w:r w:rsidR="00EB4F1D">
        <w:t>.</w:t>
      </w:r>
      <w:r w:rsidR="00CD3AFC">
        <w:t xml:space="preserve"> </w:t>
      </w:r>
      <w:r w:rsidR="008D6045">
        <w:t>T</w:t>
      </w:r>
      <w:r w:rsidR="00001A98">
        <w:t xml:space="preserve">he model </w:t>
      </w:r>
      <w:r w:rsidR="008D6045">
        <w:t>converts</w:t>
      </w:r>
      <w:r w:rsidR="002367F5">
        <w:t xml:space="preserve"> </w:t>
      </w:r>
      <w:r w:rsidR="00446247">
        <w:t xml:space="preserve">a </w:t>
      </w:r>
      <w:r w:rsidR="002367F5">
        <w:t>sequence</w:t>
      </w:r>
      <w:r w:rsidR="00001A98">
        <w:t xml:space="preserve"> of characters</w:t>
      </w:r>
      <w:r w:rsidR="008D6045">
        <w:t xml:space="preserve"> to a vector of correspon</w:t>
      </w:r>
      <w:r w:rsidR="00317960">
        <w:t>ding</w:t>
      </w:r>
      <w:r w:rsidR="000A7D7C">
        <w:t xml:space="preserve"> scaled</w:t>
      </w:r>
      <w:r w:rsidR="00317960">
        <w:t xml:space="preserve"> alphabet indexes</w:t>
      </w:r>
      <w:r w:rsidR="004F2609">
        <w:t xml:space="preserve"> with length equal to </w:t>
      </w:r>
      <w:r w:rsidR="00123805">
        <w:t xml:space="preserve">the </w:t>
      </w:r>
      <w:r w:rsidR="004F2609">
        <w:t xml:space="preserve">average </w:t>
      </w:r>
      <w:r w:rsidR="003E79DA">
        <w:t xml:space="preserve">maximal </w:t>
      </w:r>
      <w:r w:rsidR="004F2609">
        <w:t>length of initial text features</w:t>
      </w:r>
      <w:r w:rsidR="00C741E1">
        <w:t xml:space="preserve"> </w:t>
      </w:r>
      <w:r w:rsidR="00C741E1" w:rsidRPr="00894791">
        <w:t xml:space="preserve">(each feature’s </w:t>
      </w:r>
      <w:r w:rsidR="00197D2C" w:rsidRPr="00894791">
        <w:t xml:space="preserve">maximal length </w:t>
      </w:r>
      <w:r w:rsidR="005E15A7" w:rsidRPr="00894791">
        <w:t>limited to 95% quantile</w:t>
      </w:r>
      <w:r w:rsidR="0008782F" w:rsidRPr="00894791">
        <w:t xml:space="preserve"> interval</w:t>
      </w:r>
      <w:r w:rsidR="00C741E1" w:rsidRPr="00894791">
        <w:t>)</w:t>
      </w:r>
      <w:r w:rsidR="004F2609" w:rsidRPr="00894791">
        <w:t>.</w:t>
      </w:r>
      <w:r w:rsidR="00001A98">
        <w:t xml:space="preserve"> </w:t>
      </w:r>
      <w:r w:rsidR="0087557F">
        <w:t>Any character beyond th</w:t>
      </w:r>
      <w:r w:rsidR="00893362">
        <w:t>is length is ignored</w:t>
      </w:r>
      <w:r w:rsidR="00613DF0">
        <w:t xml:space="preserve">. Any characters </w:t>
      </w:r>
      <w:r w:rsidR="00C56346">
        <w:t>that are not presented in the alphabet are quan</w:t>
      </w:r>
      <w:r w:rsidR="00975E09">
        <w:t>tized as 0 values.</w:t>
      </w:r>
      <w:r w:rsidR="00000C6D">
        <w:t xml:space="preserve"> </w:t>
      </w:r>
      <w:r w:rsidR="00000C6D" w:rsidRPr="00856E2C">
        <w:t>As a result, the model converts character input to a sparse numerical high-dimensional output suitable to anomaly classifiers.</w:t>
      </w:r>
      <w:r w:rsidR="00781451">
        <w:t xml:space="preserve"> </w:t>
      </w:r>
      <w:r w:rsidR="00123805">
        <w:t>The p</w:t>
      </w:r>
      <w:r w:rsidR="00B15257">
        <w:t xml:space="preserve">redefined alphabet used </w:t>
      </w:r>
      <w:r w:rsidR="003124CD">
        <w:t>by our model comprises</w:t>
      </w:r>
      <w:r w:rsidR="00D32BD9">
        <w:t xml:space="preserve"> 8</w:t>
      </w:r>
      <w:r w:rsidR="00F56D85">
        <w:t>4</w:t>
      </w:r>
      <w:r w:rsidR="00D32BD9">
        <w:t xml:space="preserve"> character</w:t>
      </w:r>
      <w:r w:rsidR="00E67C97">
        <w:t>s</w:t>
      </w:r>
      <w:r w:rsidR="00D32BD9">
        <w:t xml:space="preserve">, including 26 English letters, 10 digits, </w:t>
      </w:r>
      <w:r w:rsidR="00D72516" w:rsidRPr="002E0DEE">
        <w:t>and</w:t>
      </w:r>
      <w:r w:rsidR="00D72516">
        <w:t xml:space="preserve"> </w:t>
      </w:r>
      <w:r w:rsidR="0083592C">
        <w:t>4</w:t>
      </w:r>
      <w:r w:rsidR="00450954">
        <w:t>8</w:t>
      </w:r>
      <w:r w:rsidR="0083592C">
        <w:t xml:space="preserve"> other</w:t>
      </w:r>
      <w:r w:rsidR="007B4A9D">
        <w:t xml:space="preserve"> characters</w:t>
      </w:r>
      <w:r w:rsidR="004E4312">
        <w:t xml:space="preserve"> as </w:t>
      </w:r>
      <w:r w:rsidR="00E94D80">
        <w:t>illustrated</w:t>
      </w:r>
      <w:r w:rsidR="004E4312">
        <w:t xml:space="preserve"> </w:t>
      </w:r>
      <w:r w:rsidR="00582C37">
        <w:t>i</w:t>
      </w:r>
      <w:r w:rsidR="004E4312">
        <w:t>n Figure 1.</w:t>
      </w:r>
    </w:p>
    <w:p w14:paraId="161A1EAB" w14:textId="77777777" w:rsidR="008A2FF0" w:rsidRDefault="008A2FF0" w:rsidP="00EB4F1D">
      <w:pPr>
        <w:pStyle w:val="BodyChar"/>
      </w:pPr>
    </w:p>
    <w:p w14:paraId="097A6544" w14:textId="77777777" w:rsidR="008A2FF0" w:rsidRDefault="00767ED1" w:rsidP="008A2FF0">
      <w:pPr>
        <w:pStyle w:val="BodyChar"/>
        <w:keepNext/>
      </w:pPr>
      <w:r w:rsidRPr="00767ED1">
        <w:rPr>
          <w:noProof/>
        </w:rPr>
        <w:drawing>
          <wp:inline distT="0" distB="0" distL="0" distR="0" wp14:anchorId="6C5CA986" wp14:editId="6674E972">
            <wp:extent cx="5760085" cy="153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085" cy="153670"/>
                    </a:xfrm>
                    <a:prstGeom prst="rect">
                      <a:avLst/>
                    </a:prstGeom>
                  </pic:spPr>
                </pic:pic>
              </a:graphicData>
            </a:graphic>
          </wp:inline>
        </w:drawing>
      </w:r>
    </w:p>
    <w:p w14:paraId="3C9A2033" w14:textId="5C715910" w:rsidR="002E4DC5" w:rsidRDefault="008A2FF0" w:rsidP="008A2FF0">
      <w:pPr>
        <w:pStyle w:val="Caption"/>
        <w:jc w:val="center"/>
        <w:rPr>
          <w:rFonts w:ascii="Times New Roman" w:hAnsi="Times New Roman"/>
          <w:i w:val="0"/>
          <w:color w:val="auto"/>
          <w:sz w:val="22"/>
          <w:szCs w:val="22"/>
        </w:rPr>
      </w:pPr>
      <w:r w:rsidRPr="002C1E5A">
        <w:rPr>
          <w:rFonts w:ascii="Times New Roman" w:hAnsi="Times New Roman"/>
          <w:b/>
          <w:i w:val="0"/>
          <w:color w:val="auto"/>
          <w:sz w:val="22"/>
          <w:szCs w:val="22"/>
        </w:rPr>
        <w:t xml:space="preserve">Figure </w:t>
      </w:r>
      <w:r w:rsidRPr="002C1E5A">
        <w:rPr>
          <w:rFonts w:ascii="Times New Roman" w:hAnsi="Times New Roman"/>
          <w:b/>
          <w:i w:val="0"/>
          <w:color w:val="auto"/>
          <w:sz w:val="22"/>
          <w:szCs w:val="22"/>
        </w:rPr>
        <w:fldChar w:fldCharType="begin"/>
      </w:r>
      <w:r w:rsidRPr="002C1E5A">
        <w:rPr>
          <w:rFonts w:ascii="Times New Roman" w:hAnsi="Times New Roman"/>
          <w:b/>
          <w:i w:val="0"/>
          <w:color w:val="auto"/>
          <w:sz w:val="22"/>
          <w:szCs w:val="22"/>
        </w:rPr>
        <w:instrText xml:space="preserve"> SEQ Figure \* ARABIC </w:instrText>
      </w:r>
      <w:r w:rsidRPr="002C1E5A">
        <w:rPr>
          <w:rFonts w:ascii="Times New Roman" w:hAnsi="Times New Roman"/>
          <w:b/>
          <w:i w:val="0"/>
          <w:color w:val="auto"/>
          <w:sz w:val="22"/>
          <w:szCs w:val="22"/>
        </w:rPr>
        <w:fldChar w:fldCharType="separate"/>
      </w:r>
      <w:r w:rsidR="00BE1855">
        <w:rPr>
          <w:rFonts w:ascii="Times New Roman" w:hAnsi="Times New Roman"/>
          <w:b/>
          <w:i w:val="0"/>
          <w:noProof/>
          <w:color w:val="auto"/>
          <w:sz w:val="22"/>
          <w:szCs w:val="22"/>
        </w:rPr>
        <w:t>1</w:t>
      </w:r>
      <w:r w:rsidRPr="002C1E5A">
        <w:rPr>
          <w:rFonts w:ascii="Times New Roman" w:hAnsi="Times New Roman"/>
          <w:b/>
          <w:i w:val="0"/>
          <w:color w:val="auto"/>
          <w:sz w:val="22"/>
          <w:szCs w:val="22"/>
        </w:rPr>
        <w:fldChar w:fldCharType="end"/>
      </w:r>
      <w:r w:rsidR="000C29B5" w:rsidRPr="002C1E5A">
        <w:rPr>
          <w:rFonts w:ascii="Times New Roman" w:hAnsi="Times New Roman"/>
          <w:b/>
          <w:i w:val="0"/>
          <w:color w:val="auto"/>
          <w:sz w:val="22"/>
          <w:szCs w:val="22"/>
        </w:rPr>
        <w:t>.</w:t>
      </w:r>
      <w:r w:rsidRPr="002C1E5A">
        <w:rPr>
          <w:rFonts w:ascii="Times New Roman" w:hAnsi="Times New Roman"/>
          <w:i w:val="0"/>
          <w:color w:val="auto"/>
          <w:sz w:val="22"/>
          <w:szCs w:val="22"/>
        </w:rPr>
        <w:t xml:space="preserve"> </w:t>
      </w:r>
      <w:r w:rsidR="00123805">
        <w:rPr>
          <w:rFonts w:ascii="Times New Roman" w:hAnsi="Times New Roman"/>
          <w:i w:val="0"/>
          <w:color w:val="auto"/>
          <w:sz w:val="22"/>
          <w:szCs w:val="22"/>
        </w:rPr>
        <w:t>The p</w:t>
      </w:r>
      <w:r w:rsidRPr="002C1E5A">
        <w:rPr>
          <w:rFonts w:ascii="Times New Roman" w:hAnsi="Times New Roman"/>
          <w:i w:val="0"/>
          <w:color w:val="auto"/>
          <w:sz w:val="22"/>
          <w:szCs w:val="22"/>
        </w:rPr>
        <w:t>redefined alphabet</w:t>
      </w:r>
    </w:p>
    <w:p w14:paraId="44BF5178" w14:textId="64225CD9" w:rsidR="00151EF7" w:rsidRPr="00151EF7" w:rsidRDefault="00DA44D3" w:rsidP="00151EF7">
      <w:r w:rsidRPr="00856E2C">
        <w:t xml:space="preserve">To be applicable </w:t>
      </w:r>
      <w:r w:rsidR="0037673C">
        <w:t>to</w:t>
      </w:r>
      <w:r w:rsidRPr="00856E2C">
        <w:t xml:space="preserve"> proximity-based algorithms, </w:t>
      </w:r>
      <w:r w:rsidR="00F81039">
        <w:t>which are</w:t>
      </w:r>
      <w:r w:rsidRPr="00856E2C">
        <w:t xml:space="preserve"> based on measuring distances, an index output needs to be scaled. We used </w:t>
      </w:r>
      <w:proofErr w:type="spellStart"/>
      <w:r w:rsidRPr="00856E2C">
        <w:t>MaxAbs</w:t>
      </w:r>
      <w:proofErr w:type="spellEnd"/>
      <w:r w:rsidRPr="00856E2C">
        <w:t xml:space="preserve"> scaler in order to preserve the original data sparsity and prevent data from skewness reduction.</w:t>
      </w:r>
      <w:r w:rsidR="001F13BB">
        <w:t xml:space="preserve"> </w:t>
      </w:r>
    </w:p>
    <w:p w14:paraId="54C01CA3" w14:textId="30C9D77B" w:rsidR="00B17659" w:rsidRPr="005347FD" w:rsidRDefault="00B17659" w:rsidP="00B17659">
      <w:pPr>
        <w:pStyle w:val="subsection"/>
        <w:tabs>
          <w:tab w:val="clear" w:pos="567"/>
        </w:tabs>
      </w:pPr>
      <w:r>
        <w:t xml:space="preserve">Design of the </w:t>
      </w:r>
      <w:r w:rsidR="00E87451">
        <w:t>model</w:t>
      </w:r>
    </w:p>
    <w:p w14:paraId="1682EF48" w14:textId="1857B65C" w:rsidR="00E06C84" w:rsidRDefault="00DA44D3" w:rsidP="00B17659">
      <w:pPr>
        <w:pStyle w:val="BodyChar"/>
      </w:pPr>
      <w:r w:rsidRPr="00856E2C">
        <w:t xml:space="preserve">Our model consists of a combination set of </w:t>
      </w:r>
      <w:r w:rsidR="00BC47E4">
        <w:t>distinct</w:t>
      </w:r>
      <w:r w:rsidRPr="00856E2C">
        <w:t xml:space="preserve"> anomaly classifiers, </w:t>
      </w:r>
      <w:r w:rsidR="00E375A1">
        <w:t>which</w:t>
      </w:r>
      <w:r w:rsidRPr="00856E2C">
        <w:t xml:space="preserve"> are known to be </w:t>
      </w:r>
      <w:r w:rsidR="000D6150">
        <w:t>effective</w:t>
      </w:r>
      <w:r w:rsidRPr="00856E2C">
        <w:t xml:space="preserve"> on high-dimensional sparse data obtained as a result of a character quantization, namely PCA, COPOD, HBOS, LODA, CBLOF, and </w:t>
      </w:r>
      <w:proofErr w:type="spellStart"/>
      <w:r w:rsidRPr="00856E2C">
        <w:t>IForest</w:t>
      </w:r>
      <w:proofErr w:type="spellEnd"/>
      <w:r w:rsidRPr="00856E2C">
        <w:t xml:space="preserve"> with different hyperparameters (15 in total). These algorithms appeared to be computationally feasible even on large data sets with hundreds of thousands of samples up to several hundreds of characters long. </w:t>
      </w:r>
      <w:r w:rsidR="00107EF6">
        <w:t>We used</w:t>
      </w:r>
      <w:r w:rsidR="00B20AA5">
        <w:t xml:space="preserve"> </w:t>
      </w:r>
      <w:r w:rsidR="00C47AAC">
        <w:t xml:space="preserve">the </w:t>
      </w:r>
      <w:proofErr w:type="spellStart"/>
      <w:r w:rsidR="00B20AA5">
        <w:t>sklearn</w:t>
      </w:r>
      <w:proofErr w:type="spellEnd"/>
      <w:r w:rsidR="004A3AE8">
        <w:t xml:space="preserve"> </w:t>
      </w:r>
      <w:r w:rsidR="004A3AE8">
        <w:fldChar w:fldCharType="begin"/>
      </w:r>
      <w:r w:rsidR="00DE660E">
        <w:instrText xml:space="preserve"> ADDIN EN.CITE &lt;EndNote&gt;&lt;Cite&gt;&lt;Author&gt;Pedregosa&lt;/Author&gt;&lt;Year&gt;2011&lt;/Year&gt;&lt;RecNum&gt;9&lt;/RecNum&gt;&lt;DisplayText&gt;[27]&lt;/DisplayText&gt;&lt;record&gt;&lt;rec-number&gt;9&lt;/rec-number&gt;&lt;foreign-keys&gt;&lt;key app="EN" db-id="0xfvtarasrfs5te5ewzppad2wavrxed0pa9v" timestamp="1564880742"&gt;9&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4A3AE8">
        <w:fldChar w:fldCharType="separate"/>
      </w:r>
      <w:r w:rsidR="00DE660E">
        <w:rPr>
          <w:noProof/>
        </w:rPr>
        <w:t>[27]</w:t>
      </w:r>
      <w:r w:rsidR="004A3AE8">
        <w:fldChar w:fldCharType="end"/>
      </w:r>
      <w:r w:rsidR="00B20AA5">
        <w:t xml:space="preserve"> implementation for</w:t>
      </w:r>
      <w:r w:rsidR="004A3AE8">
        <w:t xml:space="preserve"> PCA</w:t>
      </w:r>
      <w:r w:rsidR="00F86B0F">
        <w:t xml:space="preserve">, </w:t>
      </w:r>
      <w:proofErr w:type="spellStart"/>
      <w:r w:rsidR="007436E7">
        <w:t>IForest</w:t>
      </w:r>
      <w:proofErr w:type="spellEnd"/>
      <w:r w:rsidR="008A10D7">
        <w:t xml:space="preserve"> and</w:t>
      </w:r>
      <w:r w:rsidR="00D51D75">
        <w:t xml:space="preserve"> </w:t>
      </w:r>
      <w:r w:rsidR="00C47AAC">
        <w:t xml:space="preserve">the </w:t>
      </w:r>
      <w:proofErr w:type="spellStart"/>
      <w:r w:rsidR="00D51D75">
        <w:t>pyod</w:t>
      </w:r>
      <w:proofErr w:type="spellEnd"/>
      <w:r w:rsidR="00D51D75">
        <w:t xml:space="preserve"> </w:t>
      </w:r>
      <w:r w:rsidR="00D51D75">
        <w:fldChar w:fldCharType="begin"/>
      </w:r>
      <w:r w:rsidR="00DE660E">
        <w:instrText xml:space="preserve"> ADDIN EN.CITE &lt;EndNote&gt;&lt;Cite&gt;&lt;Author&gt;Yue&lt;/Author&gt;&lt;Year&gt;2019&lt;/Year&gt;&lt;RecNum&gt;154&lt;/RecNum&gt;&lt;DisplayText&gt;[28]&lt;/DisplayText&gt;&lt;record&gt;&lt;rec-number&gt;154&lt;/rec-number&gt;&lt;foreign-keys&gt;&lt;key app="EN" db-id="0xfvtarasrfs5te5ewzppad2wavrxed0pa9v" timestamp="1596411643"&gt;154&lt;/key&gt;&lt;/foreign-keys&gt;&lt;ref-type name="Journal Article"&gt;17&lt;/ref-type&gt;&lt;contributors&gt;&lt;authors&gt;&lt;author&gt;Yue, Zhao&lt;/author&gt;&lt;author&gt;Nasrullah, Zain&lt;/author&gt;&lt;author&gt;Zheng, Li&lt;/author&gt;&lt;/authors&gt;&lt;/contributors&gt;&lt;titles&gt;&lt;title&gt;PyOD: A Python Toolbox for Scalable Outlier Detection&lt;/title&gt;&lt;secondary-title&gt;Journal of Machine Learning Research&lt;/secondary-title&gt;&lt;/titles&gt;&lt;periodical&gt;&lt;full-title&gt;Journal of machine learning research&lt;/full-title&gt;&lt;/periodical&gt;&lt;pages&gt;1-7&lt;/pages&gt;&lt;volume&gt;20&lt;/volume&gt;&lt;number&gt;85-96&lt;/number&gt;&lt;keywords&gt;&lt;keyword&gt;Maintainability (Engineering)&lt;/keyword&gt;&lt;keyword&gt;Cointegration&lt;/keyword&gt;&lt;keyword&gt;Outlier detection&lt;/keyword&gt;&lt;keyword&gt;Python programming language&lt;/keyword&gt;&lt;keyword&gt;Toolboxes&lt;/keyword&gt;&lt;keyword&gt;Anomaly detection (Computer security)&lt;/keyword&gt;&lt;keyword&gt;anomaly detection&lt;/keyword&gt;&lt;keyword&gt;data mining&lt;/keyword&gt;&lt;keyword&gt;machine learning&lt;/keyword&gt;&lt;keyword&gt;neural networks&lt;/keyword&gt;&lt;keyword&gt;outlier ensembles&lt;/keyword&gt;&lt;keyword&gt;Python&lt;/keyword&gt;&lt;/keywords&gt;&lt;dates&gt;&lt;year&gt;2019&lt;/year&gt;&lt;/dates&gt;&lt;isbn&gt;15324435&lt;/isbn&gt;&lt;accession-num&gt;136886084&lt;/accession-num&gt;&lt;work-type&gt;Article&lt;/work-type&gt;&lt;urls&gt;&lt;related-urls&gt;&lt;url&gt;http://www.jmlr.org/papers/volume20/19-011/19-011.pdf&lt;/url&gt;&lt;/related-urls&gt;&lt;/urls&gt;&lt;remote-database-name&gt;Business Source Complete&lt;/remote-database-name&gt;&lt;remote-database-provider&gt;EBSCOhost&lt;/remote-database-provider&gt;&lt;/record&gt;&lt;/Cite&gt;&lt;/EndNote&gt;</w:instrText>
      </w:r>
      <w:r w:rsidR="00D51D75">
        <w:fldChar w:fldCharType="separate"/>
      </w:r>
      <w:r w:rsidR="00DE660E">
        <w:rPr>
          <w:noProof/>
        </w:rPr>
        <w:t>[28]</w:t>
      </w:r>
      <w:r w:rsidR="00D51D75">
        <w:fldChar w:fldCharType="end"/>
      </w:r>
      <w:r w:rsidR="00D51D75">
        <w:t xml:space="preserve"> implementation for COPOD, HBOS</w:t>
      </w:r>
      <w:r w:rsidR="00736C47">
        <w:t xml:space="preserve">, LODA, CBLOF. </w:t>
      </w:r>
      <w:r w:rsidRPr="00856E2C">
        <w:t xml:space="preserve">Hyperparameters were chosen empirically to be adequate in capturing various anomaly patterns and provide </w:t>
      </w:r>
      <w:r w:rsidR="002F735A">
        <w:t xml:space="preserve">a </w:t>
      </w:r>
      <w:r w:rsidRPr="00856E2C">
        <w:t xml:space="preserve">diverse set of outcomes in a short time. </w:t>
      </w:r>
      <w:r w:rsidR="00C325C9" w:rsidRPr="00E17B4C">
        <w:t>The</w:t>
      </w:r>
      <w:r w:rsidR="00C325C9">
        <w:t xml:space="preserve"> </w:t>
      </w:r>
      <w:r w:rsidR="00E17B4C">
        <w:t>s</w:t>
      </w:r>
      <w:r w:rsidR="00F86B0F">
        <w:t xml:space="preserve">et of </w:t>
      </w:r>
      <w:r w:rsidR="00FB4C40">
        <w:t>detectors and used h</w:t>
      </w:r>
      <w:r w:rsidR="00E176DB">
        <w:t xml:space="preserve">yperparameters are </w:t>
      </w:r>
      <w:r w:rsidR="008C5E82">
        <w:t>shown</w:t>
      </w:r>
      <w:r w:rsidR="00E176DB">
        <w:t xml:space="preserve"> in Table 1</w:t>
      </w:r>
      <w:r w:rsidR="00074BFE">
        <w:t>.</w:t>
      </w:r>
    </w:p>
    <w:tbl>
      <w:tblPr>
        <w:tblW w:w="0" w:type="auto"/>
        <w:jc w:val="center"/>
        <w:tblBorders>
          <w:top w:val="single" w:sz="4" w:space="0" w:color="auto"/>
          <w:bottom w:val="single" w:sz="4" w:space="0" w:color="auto"/>
        </w:tblBorders>
        <w:tblLook w:val="01E0" w:firstRow="1" w:lastRow="1" w:firstColumn="1" w:lastColumn="1" w:noHBand="0" w:noVBand="0"/>
      </w:tblPr>
      <w:tblGrid>
        <w:gridCol w:w="1216"/>
        <w:gridCol w:w="4142"/>
        <w:gridCol w:w="3024"/>
      </w:tblGrid>
      <w:tr w:rsidR="009568E7" w:rsidRPr="00521A70" w14:paraId="477D5B3C" w14:textId="77777777" w:rsidTr="007C445B">
        <w:trPr>
          <w:gridAfter w:val="1"/>
          <w:wAfter w:w="3024" w:type="dxa"/>
          <w:jc w:val="center"/>
        </w:trPr>
        <w:tc>
          <w:tcPr>
            <w:tcW w:w="5358" w:type="dxa"/>
            <w:gridSpan w:val="2"/>
            <w:tcBorders>
              <w:top w:val="nil"/>
              <w:bottom w:val="nil"/>
            </w:tcBorders>
            <w:shd w:val="clear" w:color="auto" w:fill="auto"/>
          </w:tcPr>
          <w:p w14:paraId="700D40D7" w14:textId="2664CE6B" w:rsidR="009568E7" w:rsidRPr="00FD4BF8" w:rsidRDefault="009568E7" w:rsidP="00E63130">
            <w:pPr>
              <w:pStyle w:val="TableCaption"/>
              <w:keepNext/>
              <w:spacing w:after="100"/>
            </w:pPr>
            <w:r w:rsidRPr="00521A70">
              <w:rPr>
                <w:b/>
              </w:rPr>
              <w:lastRenderedPageBreak/>
              <w:t xml:space="preserve">Table </w:t>
            </w:r>
            <w:r>
              <w:rPr>
                <w:b/>
              </w:rPr>
              <w:t>1</w:t>
            </w:r>
            <w:r w:rsidRPr="00521A70">
              <w:rPr>
                <w:b/>
              </w:rPr>
              <w:t>.</w:t>
            </w:r>
            <w:r w:rsidRPr="00FD4BF8">
              <w:t xml:space="preserve"> </w:t>
            </w:r>
            <w:r w:rsidR="000E10A4">
              <w:t>Anomaly detectors</w:t>
            </w:r>
            <w:r w:rsidR="00E176DB">
              <w:t xml:space="preserve"> used in the model</w:t>
            </w:r>
          </w:p>
        </w:tc>
      </w:tr>
      <w:tr w:rsidR="009568E7" w:rsidRPr="00521A70" w14:paraId="0D58285D" w14:textId="77777777" w:rsidTr="00134C82">
        <w:trPr>
          <w:jc w:val="center"/>
        </w:trPr>
        <w:tc>
          <w:tcPr>
            <w:tcW w:w="1216" w:type="dxa"/>
            <w:tcBorders>
              <w:top w:val="nil"/>
              <w:bottom w:val="single" w:sz="4" w:space="0" w:color="auto"/>
            </w:tcBorders>
            <w:shd w:val="clear" w:color="auto" w:fill="auto"/>
          </w:tcPr>
          <w:p w14:paraId="2F21F2A0" w14:textId="77777777" w:rsidR="009568E7" w:rsidRPr="00521A70" w:rsidRDefault="009568E7" w:rsidP="00E63130">
            <w:pPr>
              <w:keepNext/>
              <w:spacing w:before="40" w:after="40"/>
              <w:rPr>
                <w:rFonts w:ascii="Times" w:hAnsi="Times"/>
                <w:color w:val="000000"/>
                <w:sz w:val="2"/>
                <w:szCs w:val="2"/>
              </w:rPr>
            </w:pPr>
          </w:p>
        </w:tc>
        <w:tc>
          <w:tcPr>
            <w:tcW w:w="7166" w:type="dxa"/>
            <w:gridSpan w:val="2"/>
            <w:tcBorders>
              <w:top w:val="nil"/>
              <w:bottom w:val="single" w:sz="4" w:space="0" w:color="auto"/>
            </w:tcBorders>
            <w:shd w:val="clear" w:color="auto" w:fill="auto"/>
          </w:tcPr>
          <w:p w14:paraId="4465B832" w14:textId="77777777" w:rsidR="009568E7" w:rsidRPr="00521A70" w:rsidRDefault="009568E7" w:rsidP="00E63130">
            <w:pPr>
              <w:keepNext/>
              <w:spacing w:before="40" w:after="40"/>
              <w:ind w:left="28"/>
              <w:rPr>
                <w:rFonts w:ascii="Times" w:hAnsi="Times"/>
                <w:color w:val="000000"/>
                <w:sz w:val="2"/>
                <w:szCs w:val="2"/>
              </w:rPr>
            </w:pPr>
          </w:p>
        </w:tc>
      </w:tr>
      <w:tr w:rsidR="009568E7" w:rsidRPr="00521A70" w14:paraId="4AD1FEF0" w14:textId="77777777" w:rsidTr="00134C82">
        <w:trPr>
          <w:jc w:val="center"/>
        </w:trPr>
        <w:tc>
          <w:tcPr>
            <w:tcW w:w="1216" w:type="dxa"/>
            <w:tcBorders>
              <w:top w:val="nil"/>
              <w:bottom w:val="single" w:sz="4" w:space="0" w:color="auto"/>
            </w:tcBorders>
            <w:shd w:val="clear" w:color="auto" w:fill="auto"/>
          </w:tcPr>
          <w:p w14:paraId="0A11353B" w14:textId="47220CBF" w:rsidR="009568E7" w:rsidRPr="00521A70" w:rsidRDefault="000E10A4" w:rsidP="00E63130">
            <w:pPr>
              <w:keepNext/>
              <w:spacing w:before="40" w:after="40"/>
              <w:ind w:left="28"/>
              <w:rPr>
                <w:rFonts w:ascii="Times" w:hAnsi="Times"/>
                <w:color w:val="000000"/>
                <w:szCs w:val="22"/>
              </w:rPr>
            </w:pPr>
            <w:r>
              <w:rPr>
                <w:rFonts w:ascii="Times" w:hAnsi="Times"/>
                <w:color w:val="000000"/>
                <w:szCs w:val="22"/>
              </w:rPr>
              <w:t>Detector</w:t>
            </w:r>
          </w:p>
        </w:tc>
        <w:tc>
          <w:tcPr>
            <w:tcW w:w="7166" w:type="dxa"/>
            <w:gridSpan w:val="2"/>
            <w:tcBorders>
              <w:top w:val="nil"/>
              <w:bottom w:val="single" w:sz="4" w:space="0" w:color="auto"/>
            </w:tcBorders>
            <w:shd w:val="clear" w:color="auto" w:fill="auto"/>
          </w:tcPr>
          <w:p w14:paraId="5133C9D0" w14:textId="7DBD4740" w:rsidR="009568E7" w:rsidRPr="00521A70" w:rsidRDefault="000E10A4" w:rsidP="00E63130">
            <w:pPr>
              <w:keepNext/>
              <w:spacing w:before="40" w:after="40"/>
              <w:ind w:left="28"/>
              <w:rPr>
                <w:rFonts w:ascii="Times" w:hAnsi="Times"/>
                <w:color w:val="000000"/>
                <w:szCs w:val="22"/>
              </w:rPr>
            </w:pPr>
            <w:r>
              <w:rPr>
                <w:rFonts w:ascii="Times" w:hAnsi="Times"/>
                <w:color w:val="000000"/>
                <w:szCs w:val="22"/>
              </w:rPr>
              <w:t>Hyperparameters</w:t>
            </w:r>
          </w:p>
        </w:tc>
      </w:tr>
      <w:tr w:rsidR="009568E7" w:rsidRPr="00521A70" w14:paraId="52B0F896" w14:textId="77777777" w:rsidTr="00134C82">
        <w:trPr>
          <w:jc w:val="center"/>
        </w:trPr>
        <w:tc>
          <w:tcPr>
            <w:tcW w:w="1216" w:type="dxa"/>
            <w:tcBorders>
              <w:top w:val="single" w:sz="4" w:space="0" w:color="auto"/>
            </w:tcBorders>
            <w:shd w:val="clear" w:color="auto" w:fill="auto"/>
          </w:tcPr>
          <w:p w14:paraId="752E16E0" w14:textId="624E6CED" w:rsidR="009568E7" w:rsidRPr="00521A70" w:rsidRDefault="009C045C" w:rsidP="00E63130">
            <w:pPr>
              <w:keepNext/>
              <w:spacing w:before="40" w:after="40"/>
              <w:ind w:left="28"/>
              <w:rPr>
                <w:rFonts w:ascii="Times" w:hAnsi="Times"/>
                <w:color w:val="000000"/>
                <w:szCs w:val="22"/>
              </w:rPr>
            </w:pPr>
            <w:r>
              <w:rPr>
                <w:rFonts w:ascii="Times" w:hAnsi="Times"/>
                <w:color w:val="000000"/>
                <w:szCs w:val="22"/>
              </w:rPr>
              <w:t>PCA</w:t>
            </w:r>
          </w:p>
        </w:tc>
        <w:tc>
          <w:tcPr>
            <w:tcW w:w="7166" w:type="dxa"/>
            <w:gridSpan w:val="2"/>
            <w:tcBorders>
              <w:top w:val="single" w:sz="4" w:space="0" w:color="auto"/>
            </w:tcBorders>
            <w:shd w:val="clear" w:color="auto" w:fill="auto"/>
          </w:tcPr>
          <w:p w14:paraId="0430797A" w14:textId="4C0BA877" w:rsidR="009568E7" w:rsidRPr="00521A70" w:rsidRDefault="003D64BE" w:rsidP="00E63130">
            <w:pPr>
              <w:keepNext/>
              <w:tabs>
                <w:tab w:val="decimal" w:pos="652"/>
              </w:tabs>
              <w:spacing w:before="40" w:after="40"/>
              <w:ind w:left="28"/>
              <w:rPr>
                <w:rFonts w:ascii="Times" w:hAnsi="Times"/>
                <w:color w:val="000000"/>
                <w:szCs w:val="22"/>
              </w:rPr>
            </w:pPr>
            <w:r>
              <w:rPr>
                <w:rFonts w:ascii="Times" w:hAnsi="Times"/>
                <w:color w:val="000000"/>
                <w:szCs w:val="22"/>
              </w:rPr>
              <w:t>solver = ‘randomized’</w:t>
            </w:r>
            <w:r w:rsidR="00BE0B13">
              <w:rPr>
                <w:rFonts w:ascii="Times" w:hAnsi="Times"/>
                <w:color w:val="000000"/>
                <w:szCs w:val="22"/>
              </w:rPr>
              <w:t>, ‘full’</w:t>
            </w:r>
            <w:r>
              <w:rPr>
                <w:rFonts w:ascii="Times" w:hAnsi="Times"/>
                <w:color w:val="000000"/>
                <w:szCs w:val="22"/>
              </w:rPr>
              <w:t xml:space="preserve"> </w:t>
            </w:r>
          </w:p>
        </w:tc>
      </w:tr>
      <w:tr w:rsidR="007C445B" w:rsidRPr="00521A70" w14:paraId="2D2A5C3C" w14:textId="77777777" w:rsidTr="00134C82">
        <w:trPr>
          <w:jc w:val="center"/>
        </w:trPr>
        <w:tc>
          <w:tcPr>
            <w:tcW w:w="1216" w:type="dxa"/>
            <w:tcBorders>
              <w:top w:val="nil"/>
              <w:bottom w:val="nil"/>
            </w:tcBorders>
            <w:shd w:val="clear" w:color="auto" w:fill="auto"/>
          </w:tcPr>
          <w:p w14:paraId="2482779F" w14:textId="58DFE2B7" w:rsidR="007C445B" w:rsidRPr="00521A70" w:rsidRDefault="007C445B" w:rsidP="00E63130">
            <w:pPr>
              <w:keepNext/>
              <w:spacing w:before="40" w:after="40"/>
              <w:ind w:left="28"/>
              <w:rPr>
                <w:rFonts w:ascii="Times" w:hAnsi="Times"/>
                <w:color w:val="000000"/>
                <w:szCs w:val="22"/>
              </w:rPr>
            </w:pPr>
            <w:r>
              <w:rPr>
                <w:rFonts w:ascii="Times" w:hAnsi="Times"/>
                <w:color w:val="000000"/>
                <w:szCs w:val="22"/>
              </w:rPr>
              <w:t>COPOD</w:t>
            </w:r>
          </w:p>
        </w:tc>
        <w:tc>
          <w:tcPr>
            <w:tcW w:w="7166" w:type="dxa"/>
            <w:gridSpan w:val="2"/>
            <w:tcBorders>
              <w:top w:val="nil"/>
              <w:bottom w:val="nil"/>
            </w:tcBorders>
            <w:shd w:val="clear" w:color="auto" w:fill="auto"/>
          </w:tcPr>
          <w:p w14:paraId="3C33E022" w14:textId="08ADDF33" w:rsidR="007C445B" w:rsidRPr="00521A70" w:rsidRDefault="007C445B" w:rsidP="00E63130">
            <w:pPr>
              <w:keepNext/>
              <w:tabs>
                <w:tab w:val="decimal" w:pos="652"/>
              </w:tabs>
              <w:spacing w:before="40" w:after="40"/>
              <w:ind w:left="28"/>
              <w:rPr>
                <w:rFonts w:ascii="Times" w:hAnsi="Times"/>
                <w:color w:val="000000"/>
                <w:szCs w:val="22"/>
              </w:rPr>
            </w:pPr>
            <w:r>
              <w:rPr>
                <w:rFonts w:ascii="Times" w:hAnsi="Times"/>
                <w:color w:val="000000"/>
                <w:szCs w:val="22"/>
              </w:rPr>
              <w:t>-</w:t>
            </w:r>
          </w:p>
        </w:tc>
      </w:tr>
      <w:tr w:rsidR="007C445B" w:rsidRPr="00521A70" w14:paraId="0C8C19BB" w14:textId="77777777" w:rsidTr="00134C82">
        <w:trPr>
          <w:jc w:val="center"/>
        </w:trPr>
        <w:tc>
          <w:tcPr>
            <w:tcW w:w="1216" w:type="dxa"/>
            <w:tcBorders>
              <w:top w:val="nil"/>
              <w:bottom w:val="nil"/>
            </w:tcBorders>
            <w:shd w:val="clear" w:color="auto" w:fill="auto"/>
          </w:tcPr>
          <w:p w14:paraId="4D212224" w14:textId="67D90D4C" w:rsidR="007C445B" w:rsidRPr="00521A70" w:rsidRDefault="007C445B" w:rsidP="00E63130">
            <w:pPr>
              <w:keepNext/>
              <w:spacing w:before="40" w:after="40"/>
              <w:ind w:left="28"/>
              <w:rPr>
                <w:rFonts w:ascii="Times" w:hAnsi="Times"/>
                <w:color w:val="000000"/>
                <w:szCs w:val="22"/>
              </w:rPr>
            </w:pPr>
            <w:r>
              <w:rPr>
                <w:rFonts w:ascii="Times" w:hAnsi="Times"/>
                <w:color w:val="000000"/>
                <w:szCs w:val="22"/>
              </w:rPr>
              <w:t>HBOS</w:t>
            </w:r>
          </w:p>
        </w:tc>
        <w:tc>
          <w:tcPr>
            <w:tcW w:w="7166" w:type="dxa"/>
            <w:gridSpan w:val="2"/>
            <w:tcBorders>
              <w:top w:val="nil"/>
              <w:bottom w:val="nil"/>
            </w:tcBorders>
            <w:shd w:val="clear" w:color="auto" w:fill="auto"/>
          </w:tcPr>
          <w:p w14:paraId="0B27AFB3" w14:textId="4B31AECC" w:rsidR="007C445B" w:rsidRPr="00521A70" w:rsidRDefault="00E62375" w:rsidP="00E63130">
            <w:pPr>
              <w:keepNext/>
              <w:tabs>
                <w:tab w:val="decimal" w:pos="652"/>
              </w:tabs>
              <w:spacing w:before="40" w:after="40"/>
              <w:ind w:left="28"/>
              <w:rPr>
                <w:rFonts w:ascii="Times" w:hAnsi="Times"/>
                <w:color w:val="000000"/>
                <w:szCs w:val="22"/>
              </w:rPr>
            </w:pPr>
            <w:r>
              <w:rPr>
                <w:rFonts w:ascii="Times" w:hAnsi="Times"/>
                <w:color w:val="000000"/>
                <w:szCs w:val="22"/>
              </w:rPr>
              <w:t>bins = 10</w:t>
            </w:r>
            <w:r w:rsidR="00BE0B13">
              <w:rPr>
                <w:rFonts w:ascii="Times" w:hAnsi="Times"/>
                <w:color w:val="000000"/>
                <w:szCs w:val="22"/>
              </w:rPr>
              <w:t>, 200, 300</w:t>
            </w:r>
          </w:p>
        </w:tc>
      </w:tr>
      <w:tr w:rsidR="007C445B" w:rsidRPr="00521A70" w14:paraId="57A049F3" w14:textId="77777777" w:rsidTr="00134C82">
        <w:trPr>
          <w:jc w:val="center"/>
        </w:trPr>
        <w:tc>
          <w:tcPr>
            <w:tcW w:w="1216" w:type="dxa"/>
            <w:tcBorders>
              <w:top w:val="nil"/>
              <w:bottom w:val="nil"/>
            </w:tcBorders>
            <w:shd w:val="clear" w:color="auto" w:fill="auto"/>
          </w:tcPr>
          <w:p w14:paraId="5FB0EFC5" w14:textId="6829E6FA" w:rsidR="007C445B" w:rsidRDefault="007C445B" w:rsidP="00E63130">
            <w:pPr>
              <w:keepNext/>
              <w:spacing w:before="40" w:after="40"/>
              <w:ind w:left="28"/>
              <w:rPr>
                <w:rFonts w:ascii="Times" w:hAnsi="Times"/>
                <w:color w:val="000000"/>
                <w:szCs w:val="22"/>
              </w:rPr>
            </w:pPr>
            <w:r>
              <w:rPr>
                <w:rFonts w:ascii="Times" w:hAnsi="Times"/>
                <w:color w:val="000000"/>
                <w:szCs w:val="22"/>
              </w:rPr>
              <w:t>LODA</w:t>
            </w:r>
          </w:p>
        </w:tc>
        <w:tc>
          <w:tcPr>
            <w:tcW w:w="7166" w:type="dxa"/>
            <w:gridSpan w:val="2"/>
            <w:tcBorders>
              <w:top w:val="nil"/>
              <w:bottom w:val="nil"/>
            </w:tcBorders>
            <w:shd w:val="clear" w:color="auto" w:fill="auto"/>
          </w:tcPr>
          <w:p w14:paraId="21EB36C1" w14:textId="46003BCD" w:rsidR="007C445B" w:rsidRPr="00521A70" w:rsidRDefault="004C3CAB" w:rsidP="00E63130">
            <w:pPr>
              <w:keepNext/>
              <w:tabs>
                <w:tab w:val="decimal" w:pos="652"/>
              </w:tabs>
              <w:spacing w:before="40" w:after="40"/>
              <w:ind w:left="28"/>
              <w:rPr>
                <w:rFonts w:ascii="Times" w:hAnsi="Times"/>
                <w:color w:val="000000"/>
                <w:szCs w:val="22"/>
              </w:rPr>
            </w:pPr>
            <w:r>
              <w:rPr>
                <w:rFonts w:ascii="Times" w:hAnsi="Times"/>
                <w:color w:val="000000"/>
                <w:szCs w:val="22"/>
              </w:rPr>
              <w:t xml:space="preserve">random cuts = </w:t>
            </w:r>
            <w:r w:rsidR="00211F43">
              <w:rPr>
                <w:rFonts w:ascii="Times" w:hAnsi="Times"/>
                <w:color w:val="000000"/>
                <w:szCs w:val="22"/>
              </w:rPr>
              <w:t>1</w:t>
            </w:r>
            <w:r>
              <w:rPr>
                <w:rFonts w:ascii="Times" w:hAnsi="Times"/>
                <w:color w:val="000000"/>
                <w:szCs w:val="22"/>
              </w:rPr>
              <w:t>00</w:t>
            </w:r>
            <w:r w:rsidR="00BE0B13">
              <w:rPr>
                <w:rFonts w:ascii="Times" w:hAnsi="Times"/>
                <w:color w:val="000000"/>
                <w:szCs w:val="22"/>
              </w:rPr>
              <w:t xml:space="preserve">, </w:t>
            </w:r>
            <w:r w:rsidR="00AB5C99">
              <w:rPr>
                <w:rFonts w:ascii="Times" w:hAnsi="Times"/>
                <w:color w:val="000000"/>
                <w:szCs w:val="22"/>
              </w:rPr>
              <w:t>2</w:t>
            </w:r>
            <w:r w:rsidR="00BE0B13">
              <w:rPr>
                <w:rFonts w:ascii="Times" w:hAnsi="Times"/>
                <w:color w:val="000000"/>
                <w:szCs w:val="22"/>
              </w:rPr>
              <w:t>00, 300</w:t>
            </w:r>
          </w:p>
        </w:tc>
      </w:tr>
      <w:tr w:rsidR="007C445B" w:rsidRPr="00521A70" w14:paraId="4BB1FA50" w14:textId="77777777" w:rsidTr="00134C82">
        <w:trPr>
          <w:jc w:val="center"/>
        </w:trPr>
        <w:tc>
          <w:tcPr>
            <w:tcW w:w="1216" w:type="dxa"/>
            <w:tcBorders>
              <w:top w:val="nil"/>
              <w:bottom w:val="nil"/>
            </w:tcBorders>
            <w:shd w:val="clear" w:color="auto" w:fill="auto"/>
          </w:tcPr>
          <w:p w14:paraId="66A46AAD" w14:textId="447895C6" w:rsidR="007C445B" w:rsidRDefault="007C445B" w:rsidP="00E63130">
            <w:pPr>
              <w:keepNext/>
              <w:spacing w:before="40" w:after="40"/>
              <w:ind w:left="28"/>
              <w:rPr>
                <w:rFonts w:ascii="Times" w:hAnsi="Times"/>
                <w:color w:val="000000"/>
                <w:szCs w:val="22"/>
              </w:rPr>
            </w:pPr>
            <w:proofErr w:type="spellStart"/>
            <w:r>
              <w:rPr>
                <w:rFonts w:ascii="Times" w:hAnsi="Times"/>
                <w:color w:val="000000"/>
                <w:szCs w:val="22"/>
              </w:rPr>
              <w:t>IForest</w:t>
            </w:r>
            <w:proofErr w:type="spellEnd"/>
          </w:p>
        </w:tc>
        <w:tc>
          <w:tcPr>
            <w:tcW w:w="7166" w:type="dxa"/>
            <w:gridSpan w:val="2"/>
            <w:tcBorders>
              <w:top w:val="nil"/>
              <w:bottom w:val="nil"/>
            </w:tcBorders>
            <w:shd w:val="clear" w:color="auto" w:fill="auto"/>
          </w:tcPr>
          <w:p w14:paraId="4C9D5AD2" w14:textId="2DEEEA48" w:rsidR="007C445B" w:rsidRPr="00521A70" w:rsidRDefault="00134C82" w:rsidP="00E63130">
            <w:pPr>
              <w:keepNext/>
              <w:tabs>
                <w:tab w:val="decimal" w:pos="652"/>
              </w:tabs>
              <w:spacing w:before="40" w:after="40"/>
              <w:ind w:left="28"/>
              <w:rPr>
                <w:rFonts w:ascii="Times" w:hAnsi="Times"/>
                <w:color w:val="000000"/>
                <w:szCs w:val="22"/>
              </w:rPr>
            </w:pPr>
            <w:r>
              <w:rPr>
                <w:rFonts w:ascii="Times" w:hAnsi="Times"/>
                <w:color w:val="000000"/>
                <w:szCs w:val="22"/>
              </w:rPr>
              <w:t>{</w:t>
            </w:r>
            <w:r w:rsidR="006D3D27">
              <w:rPr>
                <w:rFonts w:ascii="Times" w:hAnsi="Times"/>
                <w:color w:val="000000"/>
                <w:szCs w:val="22"/>
              </w:rPr>
              <w:t xml:space="preserve">number of estimators, </w:t>
            </w:r>
            <w:r w:rsidR="001A030A">
              <w:rPr>
                <w:rFonts w:ascii="Times" w:hAnsi="Times"/>
                <w:color w:val="000000"/>
                <w:szCs w:val="22"/>
              </w:rPr>
              <w:t>bootstrap</w:t>
            </w:r>
            <w:r>
              <w:rPr>
                <w:rFonts w:ascii="Times" w:hAnsi="Times"/>
                <w:color w:val="000000"/>
                <w:szCs w:val="22"/>
              </w:rPr>
              <w:t>}</w:t>
            </w:r>
            <w:r w:rsidR="001A030A">
              <w:rPr>
                <w:rFonts w:ascii="Times" w:hAnsi="Times"/>
                <w:color w:val="000000"/>
                <w:szCs w:val="22"/>
              </w:rPr>
              <w:t xml:space="preserve"> </w:t>
            </w:r>
            <w:r w:rsidR="00AB5C99">
              <w:rPr>
                <w:rFonts w:ascii="Times" w:hAnsi="Times"/>
                <w:color w:val="000000"/>
                <w:szCs w:val="22"/>
              </w:rPr>
              <w:t>= {100, False}, {200, False}, {150, True}</w:t>
            </w:r>
          </w:p>
        </w:tc>
      </w:tr>
      <w:tr w:rsidR="007C445B" w:rsidRPr="00521A70" w14:paraId="39994857" w14:textId="77777777" w:rsidTr="00134C82">
        <w:trPr>
          <w:jc w:val="center"/>
        </w:trPr>
        <w:tc>
          <w:tcPr>
            <w:tcW w:w="1216" w:type="dxa"/>
            <w:tcBorders>
              <w:top w:val="nil"/>
              <w:bottom w:val="single" w:sz="6" w:space="0" w:color="auto"/>
            </w:tcBorders>
            <w:shd w:val="clear" w:color="auto" w:fill="auto"/>
          </w:tcPr>
          <w:p w14:paraId="3364B5E5" w14:textId="1D1F3A83" w:rsidR="007C445B" w:rsidRDefault="007C445B" w:rsidP="00E63130">
            <w:pPr>
              <w:keepNext/>
              <w:spacing w:before="40" w:after="40"/>
              <w:ind w:left="28"/>
              <w:rPr>
                <w:rFonts w:ascii="Times" w:hAnsi="Times"/>
                <w:color w:val="000000"/>
                <w:szCs w:val="22"/>
              </w:rPr>
            </w:pPr>
            <w:r>
              <w:rPr>
                <w:rFonts w:ascii="Times" w:hAnsi="Times"/>
                <w:color w:val="000000"/>
                <w:szCs w:val="22"/>
              </w:rPr>
              <w:t>CBLOF</w:t>
            </w:r>
          </w:p>
        </w:tc>
        <w:tc>
          <w:tcPr>
            <w:tcW w:w="7166" w:type="dxa"/>
            <w:gridSpan w:val="2"/>
            <w:tcBorders>
              <w:top w:val="nil"/>
              <w:bottom w:val="single" w:sz="6" w:space="0" w:color="auto"/>
            </w:tcBorders>
            <w:shd w:val="clear" w:color="auto" w:fill="auto"/>
          </w:tcPr>
          <w:p w14:paraId="39A2E789" w14:textId="4C844ACE" w:rsidR="007C445B" w:rsidRPr="00521A70" w:rsidRDefault="00030958" w:rsidP="00E63130">
            <w:pPr>
              <w:keepNext/>
              <w:tabs>
                <w:tab w:val="decimal" w:pos="652"/>
              </w:tabs>
              <w:spacing w:before="40" w:after="40"/>
              <w:ind w:left="28"/>
              <w:rPr>
                <w:rFonts w:ascii="Times" w:hAnsi="Times"/>
                <w:color w:val="000000"/>
                <w:szCs w:val="22"/>
              </w:rPr>
            </w:pPr>
            <w:r>
              <w:rPr>
                <w:rFonts w:ascii="Times" w:hAnsi="Times"/>
                <w:color w:val="000000"/>
                <w:szCs w:val="22"/>
              </w:rPr>
              <w:t xml:space="preserve">clusters = </w:t>
            </w:r>
            <w:r w:rsidR="00AB5C99">
              <w:rPr>
                <w:rFonts w:ascii="Times" w:hAnsi="Times"/>
                <w:color w:val="000000"/>
                <w:szCs w:val="22"/>
              </w:rPr>
              <w:t>16, 24, 32</w:t>
            </w:r>
          </w:p>
        </w:tc>
      </w:tr>
    </w:tbl>
    <w:p w14:paraId="6A4BC52A" w14:textId="77777777" w:rsidR="003025F8" w:rsidRDefault="003025F8" w:rsidP="006E39D6">
      <w:pPr>
        <w:pStyle w:val="BodyChar"/>
        <w:jc w:val="left"/>
        <w:rPr>
          <w:lang w:eastAsia="zh-CN"/>
        </w:rPr>
      </w:pPr>
    </w:p>
    <w:p w14:paraId="50CCA9B0" w14:textId="56AA9CBC" w:rsidR="00FE6649" w:rsidRDefault="0031198A" w:rsidP="006E39D6">
      <w:pPr>
        <w:pStyle w:val="BodyChar"/>
        <w:jc w:val="left"/>
        <w:rPr>
          <w:lang w:eastAsia="zh-CN"/>
        </w:rPr>
      </w:pPr>
      <w:r>
        <w:rPr>
          <w:lang w:eastAsia="zh-CN"/>
        </w:rPr>
        <w:t xml:space="preserve">The model </w:t>
      </w:r>
      <w:r w:rsidR="0015305E" w:rsidRPr="001215D5">
        <w:rPr>
          <w:lang w:eastAsia="zh-CN"/>
        </w:rPr>
        <w:t>standardises</w:t>
      </w:r>
      <w:r w:rsidRPr="001215D5">
        <w:rPr>
          <w:lang w:eastAsia="zh-CN"/>
        </w:rPr>
        <w:t xml:space="preserve"> </w:t>
      </w:r>
      <w:r w:rsidR="00F32B01" w:rsidRPr="001215D5">
        <w:rPr>
          <w:lang w:eastAsia="zh-CN"/>
        </w:rPr>
        <w:t xml:space="preserve">the </w:t>
      </w:r>
      <w:r w:rsidRPr="001215D5">
        <w:rPr>
          <w:lang w:eastAsia="zh-CN"/>
        </w:rPr>
        <w:t>s</w:t>
      </w:r>
      <w:r w:rsidR="009A4899" w:rsidRPr="001215D5">
        <w:rPr>
          <w:lang w:eastAsia="zh-CN"/>
        </w:rPr>
        <w:t>et</w:t>
      </w:r>
      <w:r w:rsidR="009A4899">
        <w:rPr>
          <w:lang w:eastAsia="zh-CN"/>
        </w:rPr>
        <w:t xml:space="preserve"> of calculated anomaly scores </w:t>
      </w:r>
      <w:r w:rsidR="00F36E32">
        <w:rPr>
          <w:lang w:eastAsia="zh-CN"/>
        </w:rPr>
        <w:t xml:space="preserve">to </w:t>
      </w:r>
      <w:r w:rsidR="00582C37">
        <w:rPr>
          <w:lang w:eastAsia="zh-CN"/>
        </w:rPr>
        <w:t xml:space="preserve">the </w:t>
      </w:r>
      <w:r w:rsidR="00F36E32">
        <w:rPr>
          <w:lang w:eastAsia="zh-CN"/>
        </w:rPr>
        <w:t>interval</w:t>
      </w:r>
      <w:r w:rsidR="00112A67">
        <w:rPr>
          <w:lang w:eastAsia="zh-CN"/>
        </w:rPr>
        <w:t xml:space="preserve"> between </w:t>
      </w:r>
      <w:r w:rsidR="00364F44">
        <w:rPr>
          <w:lang w:eastAsia="zh-CN"/>
        </w:rPr>
        <w:t>0 and 1 and then use</w:t>
      </w:r>
      <w:r w:rsidR="005F6F12">
        <w:rPr>
          <w:lang w:eastAsia="zh-CN"/>
        </w:rPr>
        <w:t>s</w:t>
      </w:r>
      <w:r w:rsidR="00364F44">
        <w:rPr>
          <w:lang w:eastAsia="zh-CN"/>
        </w:rPr>
        <w:t xml:space="preserve"> </w:t>
      </w:r>
      <w:r w:rsidR="00C47AAC">
        <w:rPr>
          <w:lang w:eastAsia="zh-CN"/>
        </w:rPr>
        <w:t xml:space="preserve">the </w:t>
      </w:r>
      <w:r w:rsidR="005F6F12">
        <w:rPr>
          <w:lang w:eastAsia="zh-CN"/>
        </w:rPr>
        <w:t xml:space="preserve">combo </w:t>
      </w:r>
      <w:r w:rsidR="005F6F12">
        <w:rPr>
          <w:lang w:eastAsia="zh-CN"/>
        </w:rPr>
        <w:fldChar w:fldCharType="begin"/>
      </w:r>
      <w:r w:rsidR="00DE660E">
        <w:rPr>
          <w:lang w:eastAsia="zh-CN"/>
        </w:rPr>
        <w:instrText xml:space="preserve"> ADDIN EN.CITE &lt;EndNote&gt;&lt;Cite&gt;&lt;Author&gt;Zhao&lt;/Author&gt;&lt;Year&gt;2019&lt;/Year&gt;&lt;RecNum&gt;187&lt;/RecNum&gt;&lt;DisplayText&gt;[29]&lt;/DisplayText&gt;&lt;record&gt;&lt;rec-number&gt;187&lt;/rec-number&gt;&lt;foreign-keys&gt;&lt;key app="EN" db-id="0xfvtarasrfs5te5ewzppad2wavrxed0pa9v" timestamp="1602209917"&gt;187&lt;/key&gt;&lt;/foreign-keys&gt;&lt;ref-type name="Conference Proceedings"&gt;10&lt;/ref-type&gt;&lt;contributors&gt;&lt;authors&gt;&lt;author&gt;Zhao, Yue&lt;/author&gt;&lt;author&gt;Wang, Xuejian&lt;/author&gt;&lt;author&gt;Cheng, Cheng&lt;/author&gt;&lt;author&gt;Ding, Xueying&lt;/author&gt;&lt;/authors&gt;&lt;/contributors&gt;&lt;titles&gt;&lt;title&gt;Combining machine learning models using combo library&lt;/title&gt;&lt;secondary-title&gt;Thirty-Fourth AAAI Conference on Artificial Intelligence&lt;/secondary-title&gt;&lt;/titles&gt;&lt;dates&gt;&lt;year&gt;2019&lt;/year&gt;&lt;/dates&gt;&lt;urls&gt;&lt;/urls&gt;&lt;/record&gt;&lt;/Cite&gt;&lt;/EndNote&gt;</w:instrText>
      </w:r>
      <w:r w:rsidR="005F6F12">
        <w:rPr>
          <w:lang w:eastAsia="zh-CN"/>
        </w:rPr>
        <w:fldChar w:fldCharType="separate"/>
      </w:r>
      <w:r w:rsidR="00DE660E">
        <w:rPr>
          <w:noProof/>
          <w:lang w:eastAsia="zh-CN"/>
        </w:rPr>
        <w:t>[29]</w:t>
      </w:r>
      <w:r w:rsidR="005F6F12">
        <w:rPr>
          <w:lang w:eastAsia="zh-CN"/>
        </w:rPr>
        <w:fldChar w:fldCharType="end"/>
      </w:r>
      <w:r w:rsidR="005F6F12">
        <w:rPr>
          <w:lang w:eastAsia="zh-CN"/>
        </w:rPr>
        <w:t xml:space="preserve"> implementation for </w:t>
      </w:r>
      <w:r w:rsidR="009F01EB">
        <w:rPr>
          <w:lang w:eastAsia="zh-CN"/>
        </w:rPr>
        <w:t xml:space="preserve">dynamic </w:t>
      </w:r>
      <w:r w:rsidR="00364F44">
        <w:rPr>
          <w:lang w:eastAsia="zh-CN"/>
        </w:rPr>
        <w:t>AOM and MOA</w:t>
      </w:r>
      <w:r w:rsidR="00735C42">
        <w:rPr>
          <w:lang w:eastAsia="zh-CN"/>
        </w:rPr>
        <w:t xml:space="preserve"> ensemble methods </w:t>
      </w:r>
      <w:r w:rsidR="009306F5">
        <w:rPr>
          <w:lang w:eastAsia="zh-CN"/>
        </w:rPr>
        <w:t xml:space="preserve">with four buckets </w:t>
      </w:r>
      <w:r w:rsidR="00735C42">
        <w:rPr>
          <w:lang w:eastAsia="zh-CN"/>
        </w:rPr>
        <w:t>to obtain</w:t>
      </w:r>
      <w:r w:rsidR="00EA7A62">
        <w:rPr>
          <w:lang w:eastAsia="zh-CN"/>
        </w:rPr>
        <w:t xml:space="preserve"> overall anomaly score</w:t>
      </w:r>
      <w:r w:rsidR="009F68AD">
        <w:rPr>
          <w:lang w:eastAsia="zh-CN"/>
        </w:rPr>
        <w:t xml:space="preserve"> for each record</w:t>
      </w:r>
      <w:r w:rsidR="00CA0D62">
        <w:rPr>
          <w:lang w:eastAsia="zh-CN"/>
        </w:rPr>
        <w:t>.</w:t>
      </w:r>
    </w:p>
    <w:p w14:paraId="6A992EBA" w14:textId="104BD24A" w:rsidR="00646062" w:rsidRDefault="00646062" w:rsidP="00646062">
      <w:pPr>
        <w:pStyle w:val="section"/>
      </w:pPr>
      <w:r>
        <w:t>Experimental results</w:t>
      </w:r>
    </w:p>
    <w:p w14:paraId="2D5522C4" w14:textId="6F32C758" w:rsidR="00EB7B8F" w:rsidRDefault="00DD7CCB" w:rsidP="00646062">
      <w:pPr>
        <w:pStyle w:val="BodyChar"/>
      </w:pPr>
      <w:r>
        <w:t>Since</w:t>
      </w:r>
      <w:r w:rsidR="00180379" w:rsidRPr="007E173C">
        <w:t xml:space="preserve"> our</w:t>
      </w:r>
      <w:r w:rsidR="00180379">
        <w:t xml:space="preserve"> </w:t>
      </w:r>
      <w:r w:rsidR="00BE387B">
        <w:t>p</w:t>
      </w:r>
      <w:r w:rsidR="0023712B">
        <w:t>r</w:t>
      </w:r>
      <w:r w:rsidR="00BE387B">
        <w:t>imary</w:t>
      </w:r>
      <w:r w:rsidR="00180379">
        <w:t xml:space="preserve"> data set contains </w:t>
      </w:r>
      <w:r w:rsidR="00E31B67">
        <w:t xml:space="preserve">personal and </w:t>
      </w:r>
      <w:r w:rsidR="000D777E">
        <w:t>commercial</w:t>
      </w:r>
      <w:r w:rsidR="00E31B67">
        <w:t>ly</w:t>
      </w:r>
      <w:r w:rsidR="000D777E">
        <w:t xml:space="preserve"> sensitiv</w:t>
      </w:r>
      <w:r w:rsidR="00E31B67">
        <w:t>e information</w:t>
      </w:r>
      <w:r w:rsidR="003E3AC1">
        <w:t xml:space="preserve"> </w:t>
      </w:r>
      <w:r w:rsidR="00224B4B">
        <w:t xml:space="preserve">such as </w:t>
      </w:r>
      <w:r w:rsidR="003E3AC1">
        <w:t>customer names and addresses</w:t>
      </w:r>
      <w:r w:rsidR="005E35A1">
        <w:t>,</w:t>
      </w:r>
      <w:r w:rsidR="00E31B67">
        <w:t xml:space="preserve"> we cannot report </w:t>
      </w:r>
      <w:r w:rsidR="00537AD2">
        <w:t>achieved</w:t>
      </w:r>
      <w:r w:rsidR="00E31B67">
        <w:t xml:space="preserve"> </w:t>
      </w:r>
      <w:r w:rsidR="005E35A1">
        <w:t xml:space="preserve">anomaly </w:t>
      </w:r>
      <w:r w:rsidR="00A969A7">
        <w:t>detection results</w:t>
      </w:r>
      <w:r w:rsidR="000210EC">
        <w:t xml:space="preserve"> directly.</w:t>
      </w:r>
      <w:r w:rsidR="000D777E">
        <w:t xml:space="preserve"> </w:t>
      </w:r>
      <w:r w:rsidR="008C1B03">
        <w:t xml:space="preserve">To demonstrate the ability of the model to </w:t>
      </w:r>
      <w:r w:rsidR="00BC4568">
        <w:t>reveal</w:t>
      </w:r>
      <w:r w:rsidR="007A4DFF">
        <w:t xml:space="preserve"> abnormal instances, two </w:t>
      </w:r>
      <w:r w:rsidR="0067253F">
        <w:t xml:space="preserve">artificial </w:t>
      </w:r>
      <w:r w:rsidR="007A4DFF">
        <w:t>records</w:t>
      </w:r>
      <w:r w:rsidR="00B0372D">
        <w:t xml:space="preserve"> (one normal and one anomaly)</w:t>
      </w:r>
      <w:r w:rsidR="007A4DFF">
        <w:t xml:space="preserve"> were added to</w:t>
      </w:r>
      <w:r w:rsidR="0067253F">
        <w:t xml:space="preserve"> the original data set.</w:t>
      </w:r>
      <w:r w:rsidR="00B0372D">
        <w:t xml:space="preserve"> </w:t>
      </w:r>
      <w:r w:rsidR="00CA1BA9" w:rsidRPr="00856E2C">
        <w:t>The c</w:t>
      </w:r>
      <w:r w:rsidR="002A6152" w:rsidRPr="00856E2C">
        <w:t xml:space="preserve">alculated score for the normal instance is localised inside </w:t>
      </w:r>
      <w:r w:rsidR="000D6150">
        <w:t xml:space="preserve">the </w:t>
      </w:r>
      <w:r w:rsidR="002A6152" w:rsidRPr="00856E2C">
        <w:t>most populated 95% interval, whereas the score for the anomaly record appear</w:t>
      </w:r>
      <w:r w:rsidR="00DB790E">
        <w:t>s</w:t>
      </w:r>
      <w:r w:rsidR="002A6152" w:rsidRPr="00856E2C">
        <w:t xml:space="preserve"> to be within </w:t>
      </w:r>
      <w:r w:rsidR="000D6150">
        <w:t xml:space="preserve">the </w:t>
      </w:r>
      <w:r w:rsidR="002A6152" w:rsidRPr="00856E2C">
        <w:t xml:space="preserve">5% tail with </w:t>
      </w:r>
      <w:r w:rsidR="000D6150">
        <w:t xml:space="preserve">the </w:t>
      </w:r>
      <w:r w:rsidR="002A6152" w:rsidRPr="00856E2C">
        <w:t xml:space="preserve">highest AOM and MOA scores. In other words, </w:t>
      </w:r>
      <w:r w:rsidR="00E12D95">
        <w:t xml:space="preserve">the </w:t>
      </w:r>
      <w:r w:rsidR="002A6152" w:rsidRPr="00856E2C">
        <w:t xml:space="preserve">model can unveil hidden information </w:t>
      </w:r>
      <w:r w:rsidR="006B26CE">
        <w:t xml:space="preserve">patterns </w:t>
      </w:r>
      <w:r w:rsidR="002A6152" w:rsidRPr="00856E2C">
        <w:t>and concentrate</w:t>
      </w:r>
      <w:r w:rsidR="00CD794A">
        <w:t xml:space="preserve"> on</w:t>
      </w:r>
      <w:r w:rsidR="002A6152" w:rsidRPr="00856E2C">
        <w:t xml:space="preserve"> inaccurate samples in a shallow distribution interval. </w:t>
      </w:r>
      <w:r w:rsidR="00FF3DB8">
        <w:t>Histograms of the</w:t>
      </w:r>
      <w:r w:rsidR="0092121A">
        <w:t xml:space="preserve"> </w:t>
      </w:r>
      <w:r w:rsidR="00FF3DB8">
        <w:t xml:space="preserve">distributions </w:t>
      </w:r>
      <w:r w:rsidR="004E50BF">
        <w:t xml:space="preserve">of </w:t>
      </w:r>
      <w:r w:rsidR="0092121A">
        <w:t xml:space="preserve">AOM and MOA </w:t>
      </w:r>
      <w:r w:rsidR="0092121A" w:rsidRPr="0000550D">
        <w:t>score</w:t>
      </w:r>
      <w:r w:rsidR="00150AFA" w:rsidRPr="0000550D">
        <w:t>s</w:t>
      </w:r>
      <w:r w:rsidR="0092121A">
        <w:t xml:space="preserve"> </w:t>
      </w:r>
      <w:r w:rsidR="00EC4605">
        <w:t xml:space="preserve">are </w:t>
      </w:r>
      <w:r w:rsidR="00B92871">
        <w:t>shown</w:t>
      </w:r>
      <w:r w:rsidR="00EC4605">
        <w:t xml:space="preserve"> </w:t>
      </w:r>
      <w:r w:rsidR="003A4737">
        <w:t xml:space="preserve">in </w:t>
      </w:r>
      <w:r w:rsidR="00B0372D">
        <w:t xml:space="preserve">Figure 2 </w:t>
      </w:r>
      <w:r w:rsidR="00EC4605">
        <w:t xml:space="preserve">along </w:t>
      </w:r>
      <w:r w:rsidR="00EC4605" w:rsidRPr="0000550D">
        <w:t>with</w:t>
      </w:r>
      <w:r w:rsidR="00165AC8" w:rsidRPr="0000550D">
        <w:t xml:space="preserve"> lines</w:t>
      </w:r>
      <w:r w:rsidR="00165AC8">
        <w:t xml:space="preserve"> corresponding to artificially added records.</w:t>
      </w:r>
      <w:r w:rsidR="00EC4605">
        <w:t xml:space="preserve"> </w:t>
      </w:r>
    </w:p>
    <w:p w14:paraId="70200C96" w14:textId="77777777" w:rsidR="002C52F1" w:rsidRDefault="00197A9E" w:rsidP="002C52F1">
      <w:pPr>
        <w:pStyle w:val="BodyChar"/>
        <w:keepNext/>
      </w:pPr>
      <w:r>
        <w:rPr>
          <w:noProof/>
        </w:rPr>
        <mc:AlternateContent>
          <mc:Choice Requires="wpg">
            <w:drawing>
              <wp:inline distT="0" distB="0" distL="0" distR="0" wp14:anchorId="7B4FE694" wp14:editId="724B188C">
                <wp:extent cx="4817996" cy="1440375"/>
                <wp:effectExtent l="0" t="0" r="1905" b="7620"/>
                <wp:docPr id="7" name="Group 7"/>
                <wp:cNvGraphicFramePr/>
                <a:graphic xmlns:a="http://schemas.openxmlformats.org/drawingml/2006/main">
                  <a:graphicData uri="http://schemas.microsoft.com/office/word/2010/wordprocessingGroup">
                    <wpg:wgp>
                      <wpg:cNvGrpSpPr/>
                      <wpg:grpSpPr>
                        <a:xfrm>
                          <a:off x="0" y="0"/>
                          <a:ext cx="4817996" cy="1440375"/>
                          <a:chOff x="-1" y="-6"/>
                          <a:chExt cx="4817996" cy="1440375"/>
                        </a:xfrm>
                      </wpg:grpSpPr>
                      <pic:pic xmlns:pic="http://schemas.openxmlformats.org/drawingml/2006/picture">
                        <pic:nvPicPr>
                          <pic:cNvPr id="5" name="Picture 5" descr="C:\Users\aabdurakhmanov\AppData\Local\Microsoft\Windows\INetCache\Content.MSO\6459076E.tmp"/>
                          <pic:cNvPicPr preferRelativeResize="0">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1" y="0"/>
                            <a:ext cx="1990800" cy="1440369"/>
                          </a:xfrm>
                          <a:prstGeom prst="rect">
                            <a:avLst/>
                          </a:prstGeom>
                          <a:noFill/>
                          <a:ln>
                            <a:noFill/>
                          </a:ln>
                        </pic:spPr>
                      </pic:pic>
                      <pic:pic xmlns:pic="http://schemas.openxmlformats.org/drawingml/2006/picture">
                        <pic:nvPicPr>
                          <pic:cNvPr id="6" name="Picture 6" descr="C:\Users\aabdurakhmanov\AppData\Local\Microsoft\Windows\INetCache\Content.MSO\BF9AD5AC.tmp"/>
                          <pic:cNvPicPr preferRelativeResize="0">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2827195" y="-6"/>
                            <a:ext cx="1990800" cy="1440369"/>
                          </a:xfrm>
                          <a:prstGeom prst="rect">
                            <a:avLst/>
                          </a:prstGeom>
                          <a:noFill/>
                          <a:ln>
                            <a:noFill/>
                          </a:ln>
                        </pic:spPr>
                      </pic:pic>
                    </wpg:wgp>
                  </a:graphicData>
                </a:graphic>
              </wp:inline>
            </w:drawing>
          </mc:Choice>
          <mc:Fallback>
            <w:pict>
              <v:group w14:anchorId="5CB9BFDB" id="Group 7" o:spid="_x0000_s1026" style="width:379.35pt;height:113.4pt;mso-position-horizontal-relative:char;mso-position-vertical-relative:line" coordorigin="" coordsize="48179,14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19907;height:1440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">
                  <v:imagedata r:id="rId13" o:title="6459076E"/>
                </v:shape>
                <v:shape id="Picture 6" o:spid="_x0000_s1028" type="#_x0000_t75" style="position:absolute;left:28271;width:19908;height:1440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">
                  <v:imagedata r:id="rId14" o:title="BF9AD5AC"/>
                </v:shape>
                <w10:anchorlock/>
              </v:group>
            </w:pict>
          </mc:Fallback>
        </mc:AlternateContent>
      </w:r>
    </w:p>
    <w:p w14:paraId="2D1EEB8D" w14:textId="7F4ECEB1" w:rsidR="00B17659" w:rsidRPr="002C52F1" w:rsidRDefault="002C52F1" w:rsidP="002C52F1">
      <w:pPr>
        <w:pStyle w:val="Caption"/>
        <w:jc w:val="center"/>
        <w:rPr>
          <w:rFonts w:ascii="Times New Roman" w:hAnsi="Times New Roman"/>
          <w:i w:val="0"/>
          <w:color w:val="auto"/>
          <w:sz w:val="22"/>
          <w:szCs w:val="22"/>
          <w:lang w:eastAsia="zh-CN"/>
        </w:rPr>
      </w:pPr>
      <w:r w:rsidRPr="003E482C">
        <w:rPr>
          <w:rFonts w:ascii="Times New Roman" w:hAnsi="Times New Roman"/>
          <w:b/>
          <w:i w:val="0"/>
          <w:color w:val="auto"/>
          <w:sz w:val="22"/>
          <w:szCs w:val="22"/>
        </w:rPr>
        <w:t xml:space="preserve">Figure </w:t>
      </w:r>
      <w:r w:rsidRPr="003E482C">
        <w:rPr>
          <w:rFonts w:ascii="Times New Roman" w:hAnsi="Times New Roman"/>
          <w:b/>
          <w:i w:val="0"/>
          <w:color w:val="auto"/>
          <w:sz w:val="22"/>
          <w:szCs w:val="22"/>
        </w:rPr>
        <w:fldChar w:fldCharType="begin"/>
      </w:r>
      <w:r w:rsidRPr="003E482C">
        <w:rPr>
          <w:rFonts w:ascii="Times New Roman" w:hAnsi="Times New Roman"/>
          <w:b/>
          <w:i w:val="0"/>
          <w:color w:val="auto"/>
          <w:sz w:val="22"/>
          <w:szCs w:val="22"/>
        </w:rPr>
        <w:instrText xml:space="preserve"> SEQ Figure \* ARABIC </w:instrText>
      </w:r>
      <w:r w:rsidRPr="003E482C">
        <w:rPr>
          <w:rFonts w:ascii="Times New Roman" w:hAnsi="Times New Roman"/>
          <w:b/>
          <w:i w:val="0"/>
          <w:color w:val="auto"/>
          <w:sz w:val="22"/>
          <w:szCs w:val="22"/>
        </w:rPr>
        <w:fldChar w:fldCharType="separate"/>
      </w:r>
      <w:r w:rsidR="00BE1855">
        <w:rPr>
          <w:rFonts w:ascii="Times New Roman" w:hAnsi="Times New Roman"/>
          <w:b/>
          <w:i w:val="0"/>
          <w:noProof/>
          <w:color w:val="auto"/>
          <w:sz w:val="22"/>
          <w:szCs w:val="22"/>
        </w:rPr>
        <w:t>2</w:t>
      </w:r>
      <w:r w:rsidRPr="003E482C">
        <w:rPr>
          <w:rFonts w:ascii="Times New Roman" w:hAnsi="Times New Roman"/>
          <w:b/>
          <w:i w:val="0"/>
          <w:color w:val="auto"/>
          <w:sz w:val="22"/>
          <w:szCs w:val="22"/>
        </w:rPr>
        <w:fldChar w:fldCharType="end"/>
      </w:r>
      <w:r w:rsidRPr="003E482C">
        <w:rPr>
          <w:rFonts w:ascii="Times New Roman" w:hAnsi="Times New Roman"/>
          <w:b/>
          <w:i w:val="0"/>
          <w:color w:val="auto"/>
          <w:sz w:val="22"/>
          <w:szCs w:val="22"/>
        </w:rPr>
        <w:t>.</w:t>
      </w:r>
      <w:r w:rsidRPr="002C52F1">
        <w:rPr>
          <w:rFonts w:ascii="Times New Roman" w:hAnsi="Times New Roman"/>
          <w:i w:val="0"/>
          <w:color w:val="auto"/>
          <w:sz w:val="22"/>
          <w:szCs w:val="22"/>
        </w:rPr>
        <w:t xml:space="preserve"> Anomaly score di</w:t>
      </w:r>
      <w:r w:rsidR="00EC4605">
        <w:rPr>
          <w:rFonts w:ascii="Times New Roman" w:hAnsi="Times New Roman"/>
          <w:i w:val="0"/>
          <w:color w:val="auto"/>
          <w:sz w:val="22"/>
          <w:szCs w:val="22"/>
        </w:rPr>
        <w:t>s</w:t>
      </w:r>
      <w:r w:rsidRPr="002C52F1">
        <w:rPr>
          <w:rFonts w:ascii="Times New Roman" w:hAnsi="Times New Roman"/>
          <w:i w:val="0"/>
          <w:color w:val="auto"/>
          <w:sz w:val="22"/>
          <w:szCs w:val="22"/>
        </w:rPr>
        <w:t>tributions</w:t>
      </w:r>
      <w:r w:rsidR="00E05607">
        <w:rPr>
          <w:rFonts w:ascii="Times New Roman" w:hAnsi="Times New Roman"/>
          <w:i w:val="0"/>
          <w:color w:val="auto"/>
          <w:sz w:val="22"/>
          <w:szCs w:val="22"/>
        </w:rPr>
        <w:t xml:space="preserve"> for </w:t>
      </w:r>
      <w:r w:rsidR="004C661C">
        <w:rPr>
          <w:rFonts w:ascii="Times New Roman" w:hAnsi="Times New Roman"/>
          <w:i w:val="0"/>
          <w:color w:val="auto"/>
          <w:sz w:val="22"/>
          <w:szCs w:val="22"/>
        </w:rPr>
        <w:t xml:space="preserve">the </w:t>
      </w:r>
      <w:r w:rsidR="00A235BB">
        <w:rPr>
          <w:rFonts w:ascii="Times New Roman" w:hAnsi="Times New Roman"/>
          <w:i w:val="0"/>
          <w:color w:val="auto"/>
          <w:sz w:val="22"/>
          <w:szCs w:val="22"/>
        </w:rPr>
        <w:t>private data set</w:t>
      </w:r>
    </w:p>
    <w:p w14:paraId="08903DA5" w14:textId="1E37E3EB" w:rsidR="00C23C2E" w:rsidRDefault="00FD6298">
      <w:pPr>
        <w:pStyle w:val="BodyChar"/>
        <w:rPr>
          <w:lang w:eastAsia="zh-CN"/>
        </w:rPr>
      </w:pPr>
      <w:r>
        <w:rPr>
          <w:lang w:eastAsia="zh-CN"/>
        </w:rPr>
        <w:tab/>
      </w:r>
      <w:r w:rsidR="00F8590C">
        <w:rPr>
          <w:lang w:eastAsia="zh-CN"/>
        </w:rPr>
        <w:t>In addition to</w:t>
      </w:r>
      <w:r w:rsidR="00253C5F">
        <w:rPr>
          <w:lang w:eastAsia="zh-CN"/>
        </w:rPr>
        <w:t xml:space="preserve"> the commercial data</w:t>
      </w:r>
      <w:r w:rsidR="00450766">
        <w:rPr>
          <w:lang w:eastAsia="zh-CN"/>
        </w:rPr>
        <w:t>,</w:t>
      </w:r>
      <w:r w:rsidR="00253C5F">
        <w:rPr>
          <w:lang w:eastAsia="zh-CN"/>
        </w:rPr>
        <w:t xml:space="preserve"> we applied our model </w:t>
      </w:r>
      <w:r w:rsidR="00253C5F" w:rsidRPr="0000550D">
        <w:rPr>
          <w:lang w:eastAsia="zh-CN"/>
        </w:rPr>
        <w:t>on</w:t>
      </w:r>
      <w:r w:rsidR="005405B5" w:rsidRPr="0000550D">
        <w:rPr>
          <w:lang w:eastAsia="zh-CN"/>
        </w:rPr>
        <w:t xml:space="preserve"> a</w:t>
      </w:r>
      <w:r w:rsidR="00253C5F" w:rsidRPr="0000550D">
        <w:rPr>
          <w:lang w:eastAsia="zh-CN"/>
        </w:rPr>
        <w:t xml:space="preserve"> </w:t>
      </w:r>
      <w:r w:rsidR="00D26294" w:rsidRPr="0000550D">
        <w:rPr>
          <w:lang w:eastAsia="zh-CN"/>
        </w:rPr>
        <w:t>freely</w:t>
      </w:r>
      <w:r w:rsidR="00D26294">
        <w:rPr>
          <w:lang w:eastAsia="zh-CN"/>
        </w:rPr>
        <w:t xml:space="preserve"> available </w:t>
      </w:r>
      <w:r w:rsidR="00DF3369">
        <w:rPr>
          <w:lang w:eastAsia="zh-CN"/>
        </w:rPr>
        <w:t>collection of SMS</w:t>
      </w:r>
      <w:r w:rsidR="00130F2D" w:rsidRPr="00130F2D">
        <w:t xml:space="preserve"> </w:t>
      </w:r>
      <w:r w:rsidR="00130F2D" w:rsidRPr="00130F2D">
        <w:rPr>
          <w:lang w:eastAsia="zh-CN"/>
        </w:rPr>
        <w:t>messages consisting of 747 spam instances in 5574 messages total</w:t>
      </w:r>
      <w:r w:rsidR="00DF3369">
        <w:rPr>
          <w:lang w:eastAsia="zh-CN"/>
        </w:rPr>
        <w:t xml:space="preserve"> </w:t>
      </w:r>
      <w:r w:rsidR="00DF3369">
        <w:rPr>
          <w:lang w:eastAsia="zh-CN"/>
        </w:rPr>
        <w:fldChar w:fldCharType="begin"/>
      </w:r>
      <w:r w:rsidR="00DF3369">
        <w:rPr>
          <w:lang w:eastAsia="zh-CN"/>
        </w:rPr>
        <w:instrText xml:space="preserve"> ADDIN EN.CITE &lt;EndNote&gt;&lt;Cite&gt;&lt;Author&gt;Almeida&lt;/Author&gt;&lt;Year&gt;2011&lt;/Year&gt;&lt;RecNum&gt;177&lt;/RecNum&gt;&lt;DisplayText&gt;[9]&lt;/DisplayText&gt;&lt;record&gt;&lt;rec-number&gt;177&lt;/rec-number&gt;&lt;foreign-keys&gt;&lt;key app="EN" db-id="0xfvtarasrfs5te5ewzppad2wavrxed0pa9v" timestamp="1601242573"&gt;177&lt;/key&gt;&lt;/foreign-keys&gt;&lt;ref-type name="Conference Proceedings"&gt;10&lt;/ref-type&gt;&lt;contributors&gt;&lt;authors&gt;&lt;author&gt;Almeida, Tiago A&lt;/author&gt;&lt;author&gt;Hidalgo, José María G&lt;/author&gt;&lt;author&gt;Yamakami, Akebo&lt;/author&gt;&lt;/authors&gt;&lt;/contributors&gt;&lt;titles&gt;&lt;title&gt;Contributions to the study of SMS spam filtering: new collection and results&lt;/title&gt;&lt;secondary-title&gt;Proceedings of the 11th ACM symposium on Document engineering&lt;/secondary-title&gt;&lt;/titles&gt;&lt;pages&gt;259-262&lt;/pages&gt;&lt;dates&gt;&lt;year&gt;2011&lt;/year&gt;&lt;/dates&gt;&lt;urls&gt;&lt;/urls&gt;&lt;electronic-resource-num&gt;10.1145/2034691.2034742&lt;/electronic-resource-num&gt;&lt;/record&gt;&lt;/Cite&gt;&lt;/EndNote&gt;</w:instrText>
      </w:r>
      <w:r w:rsidR="00DF3369">
        <w:rPr>
          <w:lang w:eastAsia="zh-CN"/>
        </w:rPr>
        <w:fldChar w:fldCharType="separate"/>
      </w:r>
      <w:r w:rsidR="00DF3369">
        <w:rPr>
          <w:noProof/>
          <w:lang w:eastAsia="zh-CN"/>
        </w:rPr>
        <w:t>[9]</w:t>
      </w:r>
      <w:r w:rsidR="00DF3369">
        <w:rPr>
          <w:lang w:eastAsia="zh-CN"/>
        </w:rPr>
        <w:fldChar w:fldCharType="end"/>
      </w:r>
      <w:r w:rsidR="00A26FDD">
        <w:rPr>
          <w:lang w:eastAsia="zh-CN"/>
        </w:rPr>
        <w:t>.</w:t>
      </w:r>
      <w:r w:rsidR="00184F8B">
        <w:rPr>
          <w:lang w:eastAsia="zh-CN"/>
        </w:rPr>
        <w:t xml:space="preserve"> Histograms of the distribution</w:t>
      </w:r>
      <w:r w:rsidR="00123278">
        <w:rPr>
          <w:lang w:eastAsia="zh-CN"/>
        </w:rPr>
        <w:t>s</w:t>
      </w:r>
      <w:r w:rsidR="00FB6ABA">
        <w:rPr>
          <w:lang w:eastAsia="zh-CN"/>
        </w:rPr>
        <w:t xml:space="preserve"> of AOM and MOA score</w:t>
      </w:r>
      <w:r w:rsidR="00AF4BDB">
        <w:rPr>
          <w:lang w:eastAsia="zh-CN"/>
        </w:rPr>
        <w:t xml:space="preserve"> with corresponding ROC curve</w:t>
      </w:r>
      <w:r w:rsidR="00FB6ABA">
        <w:rPr>
          <w:lang w:eastAsia="zh-CN"/>
        </w:rPr>
        <w:t xml:space="preserve"> </w:t>
      </w:r>
      <w:r w:rsidR="000D64EF">
        <w:rPr>
          <w:lang w:eastAsia="zh-CN"/>
        </w:rPr>
        <w:t>are provided</w:t>
      </w:r>
      <w:r w:rsidR="003A4737">
        <w:rPr>
          <w:lang w:eastAsia="zh-CN"/>
        </w:rPr>
        <w:t xml:space="preserve"> in Figure 3.</w:t>
      </w:r>
    </w:p>
    <w:p w14:paraId="33C62510" w14:textId="77777777" w:rsidR="00BE1855" w:rsidRDefault="002B5B0C" w:rsidP="00BE1855">
      <w:pPr>
        <w:pStyle w:val="BodyChar"/>
        <w:keepNext/>
      </w:pPr>
      <w:r>
        <w:rPr>
          <w:noProof/>
        </w:rPr>
        <mc:AlternateContent>
          <mc:Choice Requires="wpg">
            <w:drawing>
              <wp:inline distT="0" distB="0" distL="0" distR="0" wp14:anchorId="4FE269BA" wp14:editId="30F8004F">
                <wp:extent cx="5665084" cy="1439545"/>
                <wp:effectExtent l="0" t="0" r="0" b="8255"/>
                <wp:docPr id="9" name="Group 9"/>
                <wp:cNvGraphicFramePr/>
                <a:graphic xmlns:a="http://schemas.openxmlformats.org/drawingml/2006/main">
                  <a:graphicData uri="http://schemas.microsoft.com/office/word/2010/wordprocessingGroup">
                    <wpg:wgp>
                      <wpg:cNvGrpSpPr/>
                      <wpg:grpSpPr>
                        <a:xfrm>
                          <a:off x="0" y="0"/>
                          <a:ext cx="5665084" cy="1439545"/>
                          <a:chOff x="0" y="0"/>
                          <a:chExt cx="5665084" cy="1439545"/>
                        </a:xfrm>
                      </wpg:grpSpPr>
                      <pic:pic xmlns:pic="http://schemas.openxmlformats.org/drawingml/2006/picture">
                        <pic:nvPicPr>
                          <pic:cNvPr id="2" name="Picture 2" descr="C:\Users\aabdurakhmanov\AppData\Local\Microsoft\Windows\INetCache\Content.MSO\3519213B.tmp"/>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58670" cy="1439545"/>
                          </a:xfrm>
                          <a:prstGeom prst="rect">
                            <a:avLst/>
                          </a:prstGeom>
                          <a:noFill/>
                          <a:ln>
                            <a:noFill/>
                          </a:ln>
                        </pic:spPr>
                      </pic:pic>
                      <pic:pic xmlns:pic="http://schemas.openxmlformats.org/drawingml/2006/picture">
                        <pic:nvPicPr>
                          <pic:cNvPr id="3" name="Picture 3" descr="C:\Users\aabdurakhmanov\AppData\Local\Microsoft\Windows\INetCache\Content.MSO\A7898A01.tmp"/>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135529" y="0"/>
                            <a:ext cx="2058670" cy="1439545"/>
                          </a:xfrm>
                          <a:prstGeom prst="rect">
                            <a:avLst/>
                          </a:prstGeom>
                          <a:noFill/>
                          <a:ln>
                            <a:noFill/>
                          </a:ln>
                        </pic:spPr>
                      </pic:pic>
                      <pic:pic xmlns:pic="http://schemas.openxmlformats.org/drawingml/2006/picture">
                        <pic:nvPicPr>
                          <pic:cNvPr id="8" name="Picture 8" descr="C:\Users\aabdurakhmanov\AppData\Local\Microsoft\Windows\INetCache\Content.MSO\4EB5DCB7.tmp"/>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4236334" y="0"/>
                            <a:ext cx="1428750" cy="1439545"/>
                          </a:xfrm>
                          <a:prstGeom prst="rect">
                            <a:avLst/>
                          </a:prstGeom>
                          <a:noFill/>
                          <a:ln>
                            <a:noFill/>
                          </a:ln>
                        </pic:spPr>
                      </pic:pic>
                    </wpg:wgp>
                  </a:graphicData>
                </a:graphic>
              </wp:inline>
            </w:drawing>
          </mc:Choice>
          <mc:Fallback>
            <w:pict>
              <v:group w14:anchorId="7A73D21A" id="Group 9" o:spid="_x0000_s1026" style="width:446.05pt;height:113.35pt;mso-position-horizontal-relative:char;mso-position-vertical-relative:line" coordsize="56650,143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">
                <v:shape id="Picture 2" o:spid="_x0000_s1027" type="#_x0000_t75" style="position:absolute;width:2058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">
                  <v:imagedata r:id="rId18" o:title="3519213B"/>
                </v:shape>
                <v:shape id="Picture 3" o:spid="_x0000_s1028" type="#_x0000_t75" style="position:absolute;left:21355;width:20586;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">
                  <v:imagedata r:id="rId19" o:title="A7898A01"/>
                </v:shape>
                <v:shape id="Picture 8" o:spid="_x0000_s1029" type="#_x0000_t75" style="position:absolute;left:42363;width:14287;height:14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">
                  <v:imagedata r:id="rId20" o:title="4EB5DCB7"/>
                </v:shape>
                <w10:anchorlock/>
              </v:group>
            </w:pict>
          </mc:Fallback>
        </mc:AlternateContent>
      </w:r>
    </w:p>
    <w:p w14:paraId="17CFF6D9" w14:textId="4CB33D16" w:rsidR="008C486F" w:rsidRPr="00BE1855" w:rsidRDefault="00BE1855" w:rsidP="00BE1855">
      <w:pPr>
        <w:pStyle w:val="Caption"/>
        <w:jc w:val="both"/>
        <w:rPr>
          <w:rFonts w:ascii="Times New Roman" w:hAnsi="Times New Roman"/>
          <w:i w:val="0"/>
          <w:iCs w:val="0"/>
          <w:color w:val="auto"/>
          <w:sz w:val="22"/>
          <w:szCs w:val="22"/>
        </w:rPr>
      </w:pPr>
      <w:r w:rsidRPr="00BE1855">
        <w:rPr>
          <w:rFonts w:ascii="Times New Roman" w:hAnsi="Times New Roman"/>
          <w:b/>
          <w:bCs/>
          <w:i w:val="0"/>
          <w:iCs w:val="0"/>
          <w:color w:val="auto"/>
          <w:sz w:val="22"/>
          <w:szCs w:val="22"/>
        </w:rPr>
        <w:t xml:space="preserve">Figure </w:t>
      </w:r>
      <w:r w:rsidRPr="00BE1855">
        <w:rPr>
          <w:rFonts w:ascii="Times New Roman" w:hAnsi="Times New Roman"/>
          <w:b/>
          <w:bCs/>
          <w:i w:val="0"/>
          <w:iCs w:val="0"/>
          <w:color w:val="auto"/>
          <w:sz w:val="22"/>
          <w:szCs w:val="22"/>
        </w:rPr>
        <w:fldChar w:fldCharType="begin"/>
      </w:r>
      <w:r w:rsidRPr="00BE1855">
        <w:rPr>
          <w:rFonts w:ascii="Times New Roman" w:hAnsi="Times New Roman"/>
          <w:b/>
          <w:bCs/>
          <w:i w:val="0"/>
          <w:iCs w:val="0"/>
          <w:color w:val="auto"/>
          <w:sz w:val="22"/>
          <w:szCs w:val="22"/>
        </w:rPr>
        <w:instrText xml:space="preserve"> SEQ Figure \* ARABIC </w:instrText>
      </w:r>
      <w:r w:rsidRPr="00BE1855">
        <w:rPr>
          <w:rFonts w:ascii="Times New Roman" w:hAnsi="Times New Roman"/>
          <w:b/>
          <w:bCs/>
          <w:i w:val="0"/>
          <w:iCs w:val="0"/>
          <w:color w:val="auto"/>
          <w:sz w:val="22"/>
          <w:szCs w:val="22"/>
        </w:rPr>
        <w:fldChar w:fldCharType="separate"/>
      </w:r>
      <w:r w:rsidRPr="00BE1855">
        <w:rPr>
          <w:rFonts w:ascii="Times New Roman" w:hAnsi="Times New Roman"/>
          <w:b/>
          <w:bCs/>
          <w:i w:val="0"/>
          <w:iCs w:val="0"/>
          <w:noProof/>
          <w:color w:val="auto"/>
          <w:sz w:val="22"/>
          <w:szCs w:val="22"/>
        </w:rPr>
        <w:t>3</w:t>
      </w:r>
      <w:r w:rsidRPr="00BE1855">
        <w:rPr>
          <w:rFonts w:ascii="Times New Roman" w:hAnsi="Times New Roman"/>
          <w:b/>
          <w:bCs/>
          <w:i w:val="0"/>
          <w:iCs w:val="0"/>
          <w:color w:val="auto"/>
          <w:sz w:val="22"/>
          <w:szCs w:val="22"/>
        </w:rPr>
        <w:fldChar w:fldCharType="end"/>
      </w:r>
      <w:r w:rsidRPr="00BE1855">
        <w:rPr>
          <w:rFonts w:ascii="Times New Roman" w:hAnsi="Times New Roman"/>
          <w:b/>
          <w:bCs/>
          <w:i w:val="0"/>
          <w:iCs w:val="0"/>
          <w:color w:val="auto"/>
          <w:sz w:val="22"/>
          <w:szCs w:val="22"/>
        </w:rPr>
        <w:t>.</w:t>
      </w:r>
      <w:r w:rsidRPr="00BE1855">
        <w:rPr>
          <w:rFonts w:ascii="Times New Roman" w:hAnsi="Times New Roman"/>
          <w:i w:val="0"/>
          <w:iCs w:val="0"/>
          <w:color w:val="auto"/>
          <w:sz w:val="22"/>
          <w:szCs w:val="22"/>
        </w:rPr>
        <w:t xml:space="preserve"> Anomaly score distributions and ROC curve for SMS data set</w:t>
      </w:r>
    </w:p>
    <w:p w14:paraId="0349211B" w14:textId="03372F1F" w:rsidR="00BA2F67" w:rsidRPr="0090222C" w:rsidRDefault="00F77ACF" w:rsidP="00BA2F67">
      <w:pPr>
        <w:pStyle w:val="BodyChar"/>
      </w:pPr>
      <w:r>
        <w:rPr>
          <w:lang w:eastAsia="zh-CN"/>
        </w:rPr>
        <w:lastRenderedPageBreak/>
        <w:t xml:space="preserve">Histograms peaks </w:t>
      </w:r>
      <w:r w:rsidR="004026D9">
        <w:rPr>
          <w:lang w:eastAsia="zh-CN"/>
        </w:rPr>
        <w:t xml:space="preserve">correctly </w:t>
      </w:r>
      <w:r>
        <w:rPr>
          <w:lang w:eastAsia="zh-CN"/>
        </w:rPr>
        <w:t xml:space="preserve">suggest </w:t>
      </w:r>
      <w:r w:rsidR="0068679B">
        <w:rPr>
          <w:lang w:eastAsia="zh-CN"/>
        </w:rPr>
        <w:t xml:space="preserve">the </w:t>
      </w:r>
      <w:r w:rsidR="006F0FA5">
        <w:rPr>
          <w:lang w:eastAsia="zh-CN"/>
        </w:rPr>
        <w:t xml:space="preserve">presence of </w:t>
      </w:r>
      <w:r>
        <w:rPr>
          <w:lang w:eastAsia="zh-CN"/>
        </w:rPr>
        <w:t>two</w:t>
      </w:r>
      <w:r w:rsidR="004B7DBC">
        <w:rPr>
          <w:lang w:eastAsia="zh-CN"/>
        </w:rPr>
        <w:t xml:space="preserve"> imbalanced</w:t>
      </w:r>
      <w:r w:rsidR="00B45A8B">
        <w:rPr>
          <w:lang w:eastAsia="zh-CN"/>
        </w:rPr>
        <w:t xml:space="preserve"> </w:t>
      </w:r>
      <w:r w:rsidR="00CB3767">
        <w:rPr>
          <w:lang w:eastAsia="zh-CN"/>
        </w:rPr>
        <w:t>classes with one</w:t>
      </w:r>
      <w:r w:rsidR="002A717F">
        <w:rPr>
          <w:lang w:eastAsia="zh-CN"/>
        </w:rPr>
        <w:t xml:space="preserve"> (non-spam)</w:t>
      </w:r>
      <w:r w:rsidR="001F4407">
        <w:rPr>
          <w:lang w:eastAsia="zh-CN"/>
        </w:rPr>
        <w:t xml:space="preserve"> </w:t>
      </w:r>
      <w:r w:rsidR="005B5072">
        <w:rPr>
          <w:lang w:eastAsia="zh-CN"/>
        </w:rPr>
        <w:t>concentrated near smaller score values</w:t>
      </w:r>
      <w:r w:rsidR="00CB3767">
        <w:rPr>
          <w:lang w:eastAsia="zh-CN"/>
        </w:rPr>
        <w:t xml:space="preserve"> </w:t>
      </w:r>
      <w:r w:rsidR="009D2291">
        <w:rPr>
          <w:lang w:eastAsia="zh-CN"/>
        </w:rPr>
        <w:t xml:space="preserve">and </w:t>
      </w:r>
      <w:r w:rsidR="001F4407">
        <w:rPr>
          <w:lang w:eastAsia="zh-CN"/>
        </w:rPr>
        <w:t>another</w:t>
      </w:r>
      <w:r w:rsidR="002A717F">
        <w:rPr>
          <w:lang w:eastAsia="zh-CN"/>
        </w:rPr>
        <w:t xml:space="preserve"> (spam)</w:t>
      </w:r>
      <w:r w:rsidR="001F4407">
        <w:rPr>
          <w:lang w:eastAsia="zh-CN"/>
        </w:rPr>
        <w:t xml:space="preserve"> </w:t>
      </w:r>
      <w:r w:rsidR="005B5072">
        <w:rPr>
          <w:lang w:eastAsia="zh-CN"/>
        </w:rPr>
        <w:t xml:space="preserve">with </w:t>
      </w:r>
      <w:r w:rsidR="00DE40BC">
        <w:rPr>
          <w:lang w:eastAsia="zh-CN"/>
        </w:rPr>
        <w:t>larger</w:t>
      </w:r>
      <w:r w:rsidR="005B5072">
        <w:rPr>
          <w:lang w:eastAsia="zh-CN"/>
        </w:rPr>
        <w:t xml:space="preserve"> values</w:t>
      </w:r>
      <w:r w:rsidR="001F4407">
        <w:rPr>
          <w:lang w:eastAsia="zh-CN"/>
        </w:rPr>
        <w:t>.</w:t>
      </w:r>
      <w:r w:rsidR="00DE40BC">
        <w:rPr>
          <w:lang w:eastAsia="zh-CN"/>
        </w:rPr>
        <w:t xml:space="preserve"> </w:t>
      </w:r>
      <w:r w:rsidR="0090222C">
        <w:rPr>
          <w:lang w:eastAsia="zh-CN"/>
        </w:rPr>
        <w:t xml:space="preserve">To evaluate our model, we used the area under the </w:t>
      </w:r>
      <w:r w:rsidR="0090222C" w:rsidRPr="00380379">
        <w:rPr>
          <w:lang w:eastAsia="zh-CN"/>
        </w:rPr>
        <w:t>ROC curve (AUC).</w:t>
      </w:r>
      <w:r w:rsidR="0090222C">
        <w:rPr>
          <w:lang w:eastAsia="zh-CN"/>
        </w:rPr>
        <w:t xml:space="preserve"> </w:t>
      </w:r>
      <w:r w:rsidR="00BA2F67">
        <w:rPr>
          <w:lang w:eastAsia="zh-CN"/>
        </w:rPr>
        <w:t xml:space="preserve">Reported AUC for </w:t>
      </w:r>
      <w:r w:rsidR="00DB615D">
        <w:rPr>
          <w:lang w:eastAsia="zh-CN"/>
        </w:rPr>
        <w:t xml:space="preserve">the </w:t>
      </w:r>
      <w:r w:rsidR="00BA2F67">
        <w:rPr>
          <w:lang w:eastAsia="zh-CN"/>
        </w:rPr>
        <w:t xml:space="preserve">SMS data set was able to achieve 87%, which can be considered as a </w:t>
      </w:r>
      <w:r w:rsidR="00BE7B0E">
        <w:rPr>
          <w:lang w:eastAsia="zh-CN"/>
        </w:rPr>
        <w:t>valuable</w:t>
      </w:r>
      <w:r w:rsidR="00BA2F67">
        <w:rPr>
          <w:lang w:eastAsia="zh-CN"/>
        </w:rPr>
        <w:t xml:space="preserve"> </w:t>
      </w:r>
      <w:r w:rsidR="00127EFC">
        <w:rPr>
          <w:lang w:eastAsia="zh-CN"/>
        </w:rPr>
        <w:t xml:space="preserve">initial </w:t>
      </w:r>
      <w:r w:rsidR="00BA2F67">
        <w:rPr>
          <w:lang w:eastAsia="zh-CN"/>
        </w:rPr>
        <w:t xml:space="preserve">result given </w:t>
      </w:r>
      <w:r w:rsidR="00DB615D">
        <w:rPr>
          <w:lang w:eastAsia="zh-CN"/>
        </w:rPr>
        <w:t xml:space="preserve">the </w:t>
      </w:r>
      <w:r w:rsidR="00BA2F67">
        <w:rPr>
          <w:lang w:eastAsia="zh-CN"/>
        </w:rPr>
        <w:t xml:space="preserve">unsupervised approach with no specific tuning for </w:t>
      </w:r>
      <w:r w:rsidR="00304CD4">
        <w:rPr>
          <w:lang w:eastAsia="zh-CN"/>
        </w:rPr>
        <w:t xml:space="preserve">a </w:t>
      </w:r>
      <w:r w:rsidR="00F443A3">
        <w:rPr>
          <w:lang w:eastAsia="zh-CN"/>
        </w:rPr>
        <w:t xml:space="preserve">certain </w:t>
      </w:r>
      <w:r w:rsidR="00BA2F67">
        <w:rPr>
          <w:lang w:eastAsia="zh-CN"/>
        </w:rPr>
        <w:t>data set.</w:t>
      </w:r>
    </w:p>
    <w:p w14:paraId="6D10EFC8" w14:textId="231F0154" w:rsidR="005037DA" w:rsidRDefault="005037DA" w:rsidP="005037DA">
      <w:pPr>
        <w:pStyle w:val="section"/>
      </w:pPr>
      <w:r>
        <w:t>Conclusion</w:t>
      </w:r>
      <w:r w:rsidR="0071761E">
        <w:t>s</w:t>
      </w:r>
      <w:r w:rsidR="00115CD8">
        <w:t xml:space="preserve"> </w:t>
      </w:r>
      <w:r w:rsidR="00115CD8" w:rsidRPr="00115CD8">
        <w:t xml:space="preserve">and </w:t>
      </w:r>
      <w:r w:rsidR="00BE4006">
        <w:t>f</w:t>
      </w:r>
      <w:r w:rsidR="00115CD8" w:rsidRPr="00115CD8">
        <w:t xml:space="preserve">uture </w:t>
      </w:r>
      <w:r w:rsidR="00BE4006">
        <w:t>w</w:t>
      </w:r>
      <w:r w:rsidR="00115CD8" w:rsidRPr="00115CD8">
        <w:t>ork</w:t>
      </w:r>
    </w:p>
    <w:p w14:paraId="6CBB9F55" w14:textId="77777777" w:rsidR="007E3921" w:rsidRDefault="000005A2" w:rsidP="007E3921">
      <w:pPr>
        <w:pStyle w:val="BodyChar"/>
      </w:pPr>
      <w:r>
        <w:t>In this work</w:t>
      </w:r>
      <w:r w:rsidR="0068679B">
        <w:t>,</w:t>
      </w:r>
      <w:r>
        <w:t xml:space="preserve"> we </w:t>
      </w:r>
      <w:r w:rsidR="00A25C75">
        <w:t xml:space="preserve">offer empirical </w:t>
      </w:r>
      <w:r w:rsidR="0070176C">
        <w:t xml:space="preserve">research on </w:t>
      </w:r>
      <w:r w:rsidR="003E43B7">
        <w:t xml:space="preserve">a </w:t>
      </w:r>
      <w:r w:rsidR="0070176C">
        <w:t>character-level anomaly detection ensemble mode</w:t>
      </w:r>
      <w:r w:rsidR="00485817">
        <w:t>l based o</w:t>
      </w:r>
      <w:r w:rsidR="009F7610">
        <w:t>n</w:t>
      </w:r>
      <w:r w:rsidR="00485817">
        <w:t xml:space="preserve"> several computationally efficient </w:t>
      </w:r>
      <w:r w:rsidR="004E4C89">
        <w:t>base classifiers. We</w:t>
      </w:r>
      <w:r w:rsidR="00416975">
        <w:t xml:space="preserve"> </w:t>
      </w:r>
      <w:r w:rsidR="00ED49A0">
        <w:t>tested</w:t>
      </w:r>
      <w:r w:rsidR="00416975">
        <w:t xml:space="preserve"> our approach on two </w:t>
      </w:r>
      <w:r w:rsidR="00B37DAD">
        <w:t xml:space="preserve">unrelated </w:t>
      </w:r>
      <w:r w:rsidR="00416975">
        <w:t xml:space="preserve">data sets to demonstrate </w:t>
      </w:r>
      <w:r w:rsidR="006E6948">
        <w:t xml:space="preserve">the ability of our model to meet the requirements </w:t>
      </w:r>
      <w:r w:rsidR="00957EB7">
        <w:t>frequently</w:t>
      </w:r>
      <w:r w:rsidR="006E6948">
        <w:t xml:space="preserve"> faced by business users in </w:t>
      </w:r>
      <w:r w:rsidR="009F7610">
        <w:t xml:space="preserve">a </w:t>
      </w:r>
      <w:r w:rsidR="006E6948">
        <w:t>real-world</w:t>
      </w:r>
      <w:r w:rsidR="00156C5A">
        <w:t xml:space="preserve"> </w:t>
      </w:r>
      <w:r w:rsidR="003B7D25">
        <w:t>environment</w:t>
      </w:r>
      <w:r w:rsidR="00CB083B">
        <w:t xml:space="preserve">: </w:t>
      </w:r>
      <w:r w:rsidR="008049A4">
        <w:t>direct</w:t>
      </w:r>
      <w:r w:rsidR="00CB083B">
        <w:t xml:space="preserve"> </w:t>
      </w:r>
      <w:r w:rsidR="00DE7215">
        <w:t>evaluation</w:t>
      </w:r>
      <w:r w:rsidR="00CB083B">
        <w:t xml:space="preserve"> of </w:t>
      </w:r>
      <w:r w:rsidR="004C4FAA">
        <w:t xml:space="preserve">textual </w:t>
      </w:r>
      <w:r w:rsidR="00CB083B">
        <w:t>data</w:t>
      </w:r>
      <w:r w:rsidR="003C1D25">
        <w:t xml:space="preserve"> consistency with no </w:t>
      </w:r>
      <w:r w:rsidR="00992003">
        <w:t>prior</w:t>
      </w:r>
      <w:r w:rsidR="003C1D25">
        <w:t xml:space="preserve"> </w:t>
      </w:r>
      <w:r w:rsidR="00957EB7">
        <w:t xml:space="preserve">model </w:t>
      </w:r>
      <w:r w:rsidR="003C1D25">
        <w:t>tuning and training</w:t>
      </w:r>
      <w:r w:rsidR="009041F6">
        <w:t>.</w:t>
      </w:r>
      <w:r>
        <w:t xml:space="preserve"> </w:t>
      </w:r>
      <w:r w:rsidR="007E3921" w:rsidRPr="00856E2C">
        <w:t xml:space="preserve">Anomaly scores calculated by our model allow business users to rapidly explore textual data sets to see what patterns appeared to be unusual and inconsistent. As a result, they </w:t>
      </w:r>
      <w:r w:rsidR="007E3921">
        <w:t>only need to</w:t>
      </w:r>
      <w:r w:rsidR="007E3921" w:rsidRPr="00856E2C">
        <w:t xml:space="preserve"> observe and analyse </w:t>
      </w:r>
      <w:r w:rsidR="007E3921">
        <w:t>a</w:t>
      </w:r>
      <w:r w:rsidR="007E3921" w:rsidRPr="00856E2C">
        <w:t xml:space="preserve"> relatively small proportion of samples with highest anomaly scores to identify </w:t>
      </w:r>
      <w:proofErr w:type="gramStart"/>
      <w:r w:rsidR="007E3921">
        <w:t xml:space="preserve">the </w:t>
      </w:r>
      <w:r w:rsidR="007E3921" w:rsidRPr="00856E2C">
        <w:t>majority of</w:t>
      </w:r>
      <w:proofErr w:type="gramEnd"/>
      <w:r w:rsidR="007E3921" w:rsidRPr="00856E2C">
        <w:t xml:space="preserve"> possible erroneous text patterns and then implement these patterns in rule-based indicators for future “business as usual” compliance checks.</w:t>
      </w:r>
    </w:p>
    <w:p w14:paraId="27BB6A0E" w14:textId="74DC82C7" w:rsidR="00DF3369" w:rsidRDefault="00606CE7">
      <w:pPr>
        <w:pStyle w:val="BodyChar"/>
      </w:pPr>
      <w:r>
        <w:t xml:space="preserve">For future work, we </w:t>
      </w:r>
      <w:r w:rsidR="00ED49A0">
        <w:t>intend to</w:t>
      </w:r>
      <w:r>
        <w:t xml:space="preserve"> </w:t>
      </w:r>
      <w:r w:rsidR="00357EFA">
        <w:t>explore more base</w:t>
      </w:r>
      <w:r w:rsidR="00947098">
        <w:t xml:space="preserve"> algorithms</w:t>
      </w:r>
      <w:r w:rsidR="00DC6439">
        <w:t>, that are</w:t>
      </w:r>
      <w:r w:rsidR="00465283">
        <w:t xml:space="preserve"> applicable</w:t>
      </w:r>
      <w:r w:rsidR="00446525">
        <w:t xml:space="preserve"> </w:t>
      </w:r>
      <w:r w:rsidR="00947098">
        <w:t xml:space="preserve">as </w:t>
      </w:r>
      <w:r w:rsidR="00034B38">
        <w:t>components</w:t>
      </w:r>
      <w:r w:rsidR="000518E0">
        <w:t xml:space="preserve"> to</w:t>
      </w:r>
      <w:r w:rsidR="00947098">
        <w:t xml:space="preserve"> our ensemble </w:t>
      </w:r>
      <w:r w:rsidR="00574E59">
        <w:t>approach</w:t>
      </w:r>
      <w:r w:rsidR="002B2519">
        <w:t xml:space="preserve"> and </w:t>
      </w:r>
      <w:r w:rsidR="009B7A87">
        <w:t>adapt</w:t>
      </w:r>
      <w:r w:rsidR="002B2519">
        <w:t xml:space="preserve"> our model </w:t>
      </w:r>
      <w:r w:rsidR="00F24C6E">
        <w:t xml:space="preserve">to </w:t>
      </w:r>
      <w:r w:rsidR="00400D16">
        <w:t>data sets with mixed</w:t>
      </w:r>
      <w:r w:rsidR="00A10EFE">
        <w:t>-type</w:t>
      </w:r>
      <w:r w:rsidR="0080447C">
        <w:t xml:space="preserve"> content</w:t>
      </w:r>
      <w:r w:rsidR="00400D16">
        <w:t>, e.g. combinations of numerical and textual features.</w:t>
      </w:r>
    </w:p>
    <w:p w14:paraId="2E0CBBB0" w14:textId="24BFA7B0" w:rsidR="005D6203" w:rsidRDefault="005D6203">
      <w:pPr>
        <w:pStyle w:val="BodyChar"/>
        <w:rPr>
          <w:lang w:eastAsia="zh-CN"/>
        </w:rPr>
      </w:pPr>
    </w:p>
    <w:p w14:paraId="55FA8B15" w14:textId="77777777" w:rsidR="00000C6D" w:rsidRPr="00000C6D" w:rsidRDefault="005D6203" w:rsidP="00000C6D">
      <w:pPr>
        <w:pStyle w:val="EndNoteBibliographyTitle"/>
      </w:pPr>
      <w:r>
        <w:rPr>
          <w:lang w:eastAsia="zh-CN"/>
        </w:rPr>
        <w:fldChar w:fldCharType="begin"/>
      </w:r>
      <w:r>
        <w:rPr>
          <w:lang w:eastAsia="zh-CN"/>
        </w:rPr>
        <w:instrText xml:space="preserve"> ADDIN EN.REFLIST </w:instrText>
      </w:r>
      <w:r>
        <w:rPr>
          <w:lang w:eastAsia="zh-CN"/>
        </w:rPr>
        <w:fldChar w:fldCharType="separate"/>
      </w:r>
      <w:r w:rsidR="00000C6D" w:rsidRPr="00000C6D">
        <w:t>References</w:t>
      </w:r>
    </w:p>
    <w:p w14:paraId="032684D7" w14:textId="77777777" w:rsidR="00000C6D" w:rsidRPr="00000C6D" w:rsidRDefault="00000C6D" w:rsidP="00000C6D">
      <w:pPr>
        <w:pStyle w:val="EndNoteBibliographyTitle"/>
      </w:pPr>
    </w:p>
    <w:p w14:paraId="786F42F7" w14:textId="77777777" w:rsidR="00000C6D" w:rsidRPr="00000C6D" w:rsidRDefault="00000C6D" w:rsidP="00000C6D">
      <w:pPr>
        <w:pStyle w:val="EndNoteBibliography"/>
        <w:ind w:left="720" w:hanging="720"/>
      </w:pPr>
      <w:r w:rsidRPr="00000C6D">
        <w:t>[1]</w:t>
      </w:r>
      <w:r w:rsidRPr="00000C6D">
        <w:tab/>
        <w:t xml:space="preserve">C. C. Aggarwal, in </w:t>
      </w:r>
      <w:r w:rsidRPr="00000C6D">
        <w:rPr>
          <w:i/>
        </w:rPr>
        <w:t>Outlier Analysis</w:t>
      </w:r>
      <w:r w:rsidRPr="00000C6D">
        <w:t>: Springer International Publishing, 2017.</w:t>
      </w:r>
    </w:p>
    <w:p w14:paraId="35FF62A0" w14:textId="77777777" w:rsidR="00000C6D" w:rsidRPr="00000C6D" w:rsidRDefault="00000C6D" w:rsidP="00000C6D">
      <w:pPr>
        <w:pStyle w:val="EndNoteBibliography"/>
        <w:ind w:left="720" w:hanging="720"/>
      </w:pPr>
      <w:r w:rsidRPr="00000C6D">
        <w:t>[2]</w:t>
      </w:r>
      <w:r w:rsidRPr="00000C6D">
        <w:tab/>
        <w:t xml:space="preserve">V. Chandola, A. Banerjee, and V. Kumar, "Anomaly Detection: A Survey," </w:t>
      </w:r>
      <w:r w:rsidRPr="00000C6D">
        <w:rPr>
          <w:i/>
        </w:rPr>
        <w:t xml:space="preserve">ACM Computing Surveys, </w:t>
      </w:r>
      <w:r w:rsidRPr="00000C6D">
        <w:t>Article vol. 41, no. 3, pp. 15.1-15.58, 2009, doi: 10.1145/1541880.1541882.</w:t>
      </w:r>
    </w:p>
    <w:p w14:paraId="7A305786" w14:textId="77777777" w:rsidR="00000C6D" w:rsidRPr="00000C6D" w:rsidRDefault="00000C6D" w:rsidP="00000C6D">
      <w:pPr>
        <w:pStyle w:val="EndNoteBibliography"/>
        <w:ind w:left="720" w:hanging="720"/>
      </w:pPr>
      <w:r w:rsidRPr="00000C6D">
        <w:t>[3]</w:t>
      </w:r>
      <w:r w:rsidRPr="00000C6D">
        <w:tab/>
        <w:t xml:space="preserve">D. Kwon, J. Kim, S. C. Suh, H. Kim, I. Kim, and K. J. Kim, "A survey of deep learning-based network anomaly detection," </w:t>
      </w:r>
      <w:r w:rsidRPr="00000C6D">
        <w:rPr>
          <w:i/>
        </w:rPr>
        <w:t xml:space="preserve">Cluster Computing, </w:t>
      </w:r>
      <w:r w:rsidRPr="00000C6D">
        <w:t>Article vol. 22, pp. 949-961, 01 / 16 / 2019, doi: 10.1007/s10586-017-1117-8.</w:t>
      </w:r>
    </w:p>
    <w:p w14:paraId="01CF7452" w14:textId="77777777" w:rsidR="00000C6D" w:rsidRPr="00000C6D" w:rsidRDefault="00000C6D" w:rsidP="00000C6D">
      <w:pPr>
        <w:pStyle w:val="EndNoteBibliography"/>
        <w:ind w:left="720" w:hanging="720"/>
      </w:pPr>
      <w:r w:rsidRPr="00000C6D">
        <w:t>[4]</w:t>
      </w:r>
      <w:r w:rsidRPr="00000C6D">
        <w:tab/>
        <w:t xml:space="preserve">S. Garg, K. Kaur, J. J. P. C. Rodrigues, and J. J. P. C. Rodrigues, "Hybrid deep-learning-based anomaly detection scheme for suspicious flow detection in SDN: A social multimedia perspective," (in English), </w:t>
      </w:r>
      <w:r w:rsidRPr="00000C6D">
        <w:rPr>
          <w:i/>
        </w:rPr>
        <w:t xml:space="preserve">IEEE Transactions on Multimedia, </w:t>
      </w:r>
      <w:r w:rsidRPr="00000C6D">
        <w:t>Article vol. 21, no. 3, pp. 566-578, 03 / 01 / 2019, doi: 10.1109/TMM.2019.2893549.</w:t>
      </w:r>
    </w:p>
    <w:p w14:paraId="67CF3AF6" w14:textId="77777777" w:rsidR="00000C6D" w:rsidRPr="00000C6D" w:rsidRDefault="00000C6D" w:rsidP="00000C6D">
      <w:pPr>
        <w:pStyle w:val="EndNoteBibliography"/>
        <w:ind w:left="720" w:hanging="720"/>
      </w:pPr>
      <w:r w:rsidRPr="00000C6D">
        <w:t>[5]</w:t>
      </w:r>
      <w:r w:rsidRPr="00000C6D">
        <w:tab/>
        <w:t xml:space="preserve">F. Carcillo, Y. A. Le Borgne, G. Bontempi, O. Caelen, Y. Kessaci, and F. Oblé, "Combining unsupervised and supervised learning in credit card fraud detection," (in English), </w:t>
      </w:r>
      <w:r w:rsidRPr="00000C6D">
        <w:rPr>
          <w:i/>
        </w:rPr>
        <w:t xml:space="preserve">Information Sciences, </w:t>
      </w:r>
      <w:r w:rsidRPr="00000C6D">
        <w:t>Article 01 / 01 / 2019, doi: 10.1016/j.ins.2019.05.042.</w:t>
      </w:r>
    </w:p>
    <w:p w14:paraId="4D6C2E35" w14:textId="77777777" w:rsidR="00000C6D" w:rsidRPr="00000C6D" w:rsidRDefault="00000C6D" w:rsidP="00000C6D">
      <w:pPr>
        <w:pStyle w:val="EndNoteBibliography"/>
        <w:ind w:left="720" w:hanging="720"/>
      </w:pPr>
      <w:r w:rsidRPr="00000C6D">
        <w:t>[6]</w:t>
      </w:r>
      <w:r w:rsidRPr="00000C6D">
        <w:tab/>
        <w:t xml:space="preserve"> J. Ramakrishnan, E. Shaabani, C. Li, and M. A. Sustik, "Anomaly detection for an e-commerce pricing system," in </w:t>
      </w:r>
      <w:r w:rsidRPr="00000C6D">
        <w:rPr>
          <w:i/>
        </w:rPr>
        <w:t>Proceedings of the 25th ACM SIGKDD International Conference on Knowledge Discovery &amp; Data Mining</w:t>
      </w:r>
      <w:r w:rsidRPr="00000C6D">
        <w:t xml:space="preserve">, 2019, pp. 1917-1926, doi: 10.1145/3292500.3330748. </w:t>
      </w:r>
    </w:p>
    <w:p w14:paraId="3618002E" w14:textId="77777777" w:rsidR="00000C6D" w:rsidRPr="00000C6D" w:rsidRDefault="00000C6D" w:rsidP="00000C6D">
      <w:pPr>
        <w:pStyle w:val="EndNoteBibliography"/>
        <w:ind w:left="720" w:hanging="720"/>
      </w:pPr>
      <w:r w:rsidRPr="00000C6D">
        <w:t>[7]</w:t>
      </w:r>
      <w:r w:rsidRPr="00000C6D">
        <w:tab/>
        <w:t xml:space="preserve">M. Zhang, A. Raghunathan, and N. K. Jha, "MedMon: Securing medical devices through wireless monitoring and anomaly detection," </w:t>
      </w:r>
      <w:r w:rsidRPr="00000C6D">
        <w:rPr>
          <w:i/>
        </w:rPr>
        <w:t xml:space="preserve">IEEE Transactions on Biomedical circuits and Systems, </w:t>
      </w:r>
      <w:r w:rsidRPr="00000C6D">
        <w:t>vol. 7, no. 6, pp. 871-881, 2013.</w:t>
      </w:r>
    </w:p>
    <w:p w14:paraId="10207B7C" w14:textId="77777777" w:rsidR="00000C6D" w:rsidRPr="00000C6D" w:rsidRDefault="00000C6D" w:rsidP="00000C6D">
      <w:pPr>
        <w:pStyle w:val="EndNoteBibliography"/>
        <w:ind w:left="720" w:hanging="720"/>
      </w:pPr>
      <w:r w:rsidRPr="00000C6D">
        <w:t>[8]</w:t>
      </w:r>
      <w:r w:rsidRPr="00000C6D">
        <w:tab/>
        <w:t>M. Chien and A. Jain, "Magic Quadrant for Data Quality Tools," ed: Gartner, 2019.</w:t>
      </w:r>
    </w:p>
    <w:p w14:paraId="2CE4C76F" w14:textId="77777777" w:rsidR="00000C6D" w:rsidRPr="00000C6D" w:rsidRDefault="00000C6D" w:rsidP="00000C6D">
      <w:pPr>
        <w:pStyle w:val="EndNoteBibliography"/>
        <w:ind w:left="720" w:hanging="720"/>
      </w:pPr>
      <w:r w:rsidRPr="00000C6D">
        <w:t>[9]</w:t>
      </w:r>
      <w:r w:rsidRPr="00000C6D">
        <w:tab/>
        <w:t xml:space="preserve"> T. A. Almeida, J. M. G. Hidalgo, and A. Yamakami, "Contributions to the study of SMS spam filtering: new collection and results," in </w:t>
      </w:r>
      <w:r w:rsidRPr="00000C6D">
        <w:rPr>
          <w:i/>
        </w:rPr>
        <w:t>Proceedings of the 11th ACM symposium on Document engineering</w:t>
      </w:r>
      <w:r w:rsidRPr="00000C6D">
        <w:t xml:space="preserve">, 2011, pp. 259-262, doi: 10.1145/2034691.2034742. </w:t>
      </w:r>
    </w:p>
    <w:p w14:paraId="712D30EC" w14:textId="77777777" w:rsidR="00000C6D" w:rsidRPr="00000C6D" w:rsidRDefault="00000C6D" w:rsidP="00000C6D">
      <w:pPr>
        <w:pStyle w:val="EndNoteBibliography"/>
        <w:ind w:left="720" w:hanging="720"/>
      </w:pPr>
      <w:r w:rsidRPr="00000C6D">
        <w:t>[10]</w:t>
      </w:r>
      <w:r w:rsidRPr="00000C6D">
        <w:tab/>
        <w:t xml:space="preserve">Z. S. Harris, "Distributional structure," </w:t>
      </w:r>
      <w:r w:rsidRPr="00000C6D">
        <w:rPr>
          <w:i/>
        </w:rPr>
        <w:t xml:space="preserve">Word, </w:t>
      </w:r>
      <w:r w:rsidRPr="00000C6D">
        <w:t>vol. 10, no. 2-3, pp. 146-162, 1954.</w:t>
      </w:r>
    </w:p>
    <w:p w14:paraId="49611E17" w14:textId="77777777" w:rsidR="00000C6D" w:rsidRPr="00000C6D" w:rsidRDefault="00000C6D" w:rsidP="00000C6D">
      <w:pPr>
        <w:pStyle w:val="EndNoteBibliography"/>
        <w:ind w:left="720" w:hanging="720"/>
      </w:pPr>
      <w:r w:rsidRPr="00000C6D">
        <w:t>[11]</w:t>
      </w:r>
      <w:r w:rsidRPr="00000C6D">
        <w:tab/>
        <w:t xml:space="preserve">K. S. Jones, "A statistical interpretation of term specificity and its application in retrieval," </w:t>
      </w:r>
      <w:r w:rsidRPr="00000C6D">
        <w:rPr>
          <w:i/>
        </w:rPr>
        <w:t xml:space="preserve">Journal of documentation, </w:t>
      </w:r>
      <w:r w:rsidRPr="00000C6D">
        <w:t>1972.</w:t>
      </w:r>
    </w:p>
    <w:p w14:paraId="0E2A1447" w14:textId="77777777" w:rsidR="00000C6D" w:rsidRPr="00000C6D" w:rsidRDefault="00000C6D" w:rsidP="00000C6D">
      <w:pPr>
        <w:pStyle w:val="EndNoteBibliography"/>
        <w:ind w:left="720" w:hanging="720"/>
      </w:pPr>
      <w:r w:rsidRPr="00000C6D">
        <w:t>[12]</w:t>
      </w:r>
      <w:r w:rsidRPr="00000C6D">
        <w:tab/>
        <w:t xml:space="preserve">Y. Bengio, R. Ducharme, P. Vincent, and C. Jauvin, "A neural probabilistic language model," </w:t>
      </w:r>
      <w:r w:rsidRPr="00000C6D">
        <w:rPr>
          <w:i/>
        </w:rPr>
        <w:t xml:space="preserve">Journal of machine learning research, </w:t>
      </w:r>
      <w:r w:rsidRPr="00000C6D">
        <w:t>vol. 3, no. Feb, pp. 1137-1155, 2003.</w:t>
      </w:r>
    </w:p>
    <w:p w14:paraId="587F9475" w14:textId="77777777" w:rsidR="00000C6D" w:rsidRPr="00000C6D" w:rsidRDefault="00000C6D" w:rsidP="00000C6D">
      <w:pPr>
        <w:pStyle w:val="EndNoteBibliography"/>
        <w:ind w:left="720" w:hanging="720"/>
      </w:pPr>
      <w:r w:rsidRPr="00000C6D">
        <w:lastRenderedPageBreak/>
        <w:t>[13]</w:t>
      </w:r>
      <w:r w:rsidRPr="00000C6D">
        <w:tab/>
        <w:t xml:space="preserve">T. Mikolov, K. Chen, G. Corrado, and J. Dean, "Efficient estimation of word representations in vector space," </w:t>
      </w:r>
      <w:r w:rsidRPr="00000C6D">
        <w:rPr>
          <w:i/>
        </w:rPr>
        <w:t xml:space="preserve">arXiv preprint arXiv:1301.3781, </w:t>
      </w:r>
      <w:r w:rsidRPr="00000C6D">
        <w:t>2013.</w:t>
      </w:r>
    </w:p>
    <w:p w14:paraId="591C1567" w14:textId="6CCF37FB" w:rsidR="00000C6D" w:rsidRPr="00000C6D" w:rsidRDefault="00000C6D" w:rsidP="00000C6D">
      <w:pPr>
        <w:pStyle w:val="EndNoteBibliography"/>
        <w:ind w:left="720" w:hanging="720"/>
      </w:pPr>
      <w:r w:rsidRPr="00000C6D">
        <w:t>[14]</w:t>
      </w:r>
      <w:r w:rsidRPr="00000C6D">
        <w:tab/>
        <w:t xml:space="preserve">X. Zhang, J. Zhao, and Y. LeCun, "Character-level convolutional networks for text classification," </w:t>
      </w:r>
      <w:r w:rsidRPr="00000C6D">
        <w:rPr>
          <w:i/>
        </w:rPr>
        <w:t xml:space="preserve">Advances in neural information processing systems, </w:t>
      </w:r>
      <w:r w:rsidRPr="00000C6D">
        <w:t xml:space="preserve">pp. 649-657, 2015. [Online]. Available: </w:t>
      </w:r>
      <w:hyperlink r:id="rId21" w:history="1">
        <w:r w:rsidRPr="00000C6D">
          <w:rPr>
            <w:rStyle w:val="Hyperlink"/>
          </w:rPr>
          <w:t>http://papers.nips.cc/paper/5782-character-level-convolutional-networks-for-text-classifica</w:t>
        </w:r>
      </w:hyperlink>
      <w:r w:rsidRPr="00000C6D">
        <w:t>.</w:t>
      </w:r>
    </w:p>
    <w:p w14:paraId="156E0AC4" w14:textId="3184384E" w:rsidR="00000C6D" w:rsidRPr="00000C6D" w:rsidRDefault="00000C6D" w:rsidP="00000C6D">
      <w:pPr>
        <w:pStyle w:val="EndNoteBibliography"/>
        <w:ind w:left="720" w:hanging="720"/>
      </w:pPr>
      <w:r w:rsidRPr="00000C6D">
        <w:t>[15]</w:t>
      </w:r>
      <w:r w:rsidRPr="00000C6D">
        <w:tab/>
        <w:t xml:space="preserve">Y. Kim, Y. Jernite, D. Sontag, and A. M. Rush, "Character-Aware Neural Language Models," presented at the AAAI Conference on Artificial Intelligence; Thirtieth AAAI Conference on Artificial Intelligence, 2016. [Online]. Available: </w:t>
      </w:r>
      <w:hyperlink r:id="rId22" w:history="1">
        <w:r w:rsidRPr="00000C6D">
          <w:rPr>
            <w:rStyle w:val="Hyperlink"/>
          </w:rPr>
          <w:t>https://www.aaai.org/ocs/index.php/AAAI/AAAI16/paper/view/12489/12017</w:t>
        </w:r>
      </w:hyperlink>
      <w:r w:rsidRPr="00000C6D">
        <w:t>.</w:t>
      </w:r>
    </w:p>
    <w:p w14:paraId="188528C4" w14:textId="77777777" w:rsidR="00000C6D" w:rsidRPr="00000C6D" w:rsidRDefault="00000C6D" w:rsidP="00000C6D">
      <w:pPr>
        <w:pStyle w:val="EndNoteBibliography"/>
        <w:ind w:left="720" w:hanging="720"/>
      </w:pPr>
      <w:r w:rsidRPr="00000C6D">
        <w:t>[16]</w:t>
      </w:r>
      <w:r w:rsidRPr="00000C6D">
        <w:tab/>
        <w:t xml:space="preserve">T. Wang, L. Liu, H. Zhang, L. Zhang, and X. Chen, "Joint Character-Level Convolutional and Generative Adversarial Networks for Text Classification," </w:t>
      </w:r>
      <w:r w:rsidRPr="00000C6D">
        <w:rPr>
          <w:i/>
        </w:rPr>
        <w:t xml:space="preserve">Complexity, </w:t>
      </w:r>
      <w:r w:rsidRPr="00000C6D">
        <w:t>Article vol. 2020, 2020, Art no. 8516216, doi: 10.1155/2020/8516216.</w:t>
      </w:r>
    </w:p>
    <w:p w14:paraId="4047FEC7" w14:textId="77777777" w:rsidR="00000C6D" w:rsidRPr="00000C6D" w:rsidRDefault="00000C6D" w:rsidP="00000C6D">
      <w:pPr>
        <w:pStyle w:val="EndNoteBibliography"/>
        <w:ind w:left="720" w:hanging="720"/>
      </w:pPr>
      <w:r w:rsidRPr="00000C6D">
        <w:t>[17]</w:t>
      </w:r>
      <w:r w:rsidRPr="00000C6D">
        <w:tab/>
        <w:t xml:space="preserve">M. Goldstein and S. Uchida, "A comparative evaluation of unsupervised anomaly detection algorithms for multivariate data," </w:t>
      </w:r>
      <w:r w:rsidRPr="00000C6D">
        <w:rPr>
          <w:i/>
        </w:rPr>
        <w:t xml:space="preserve">PloS one, </w:t>
      </w:r>
      <w:r w:rsidRPr="00000C6D">
        <w:t>vol. 11, no. 4, p. e0152173, 2016, doi: 10.1371/journal.pone.0152173.</w:t>
      </w:r>
    </w:p>
    <w:p w14:paraId="5DF18CEC" w14:textId="77777777" w:rsidR="00000C6D" w:rsidRPr="00000C6D" w:rsidRDefault="00000C6D" w:rsidP="00000C6D">
      <w:pPr>
        <w:pStyle w:val="EndNoteBibliography"/>
        <w:ind w:left="720" w:hanging="720"/>
      </w:pPr>
      <w:r w:rsidRPr="00000C6D">
        <w:t>[18]</w:t>
      </w:r>
      <w:r w:rsidRPr="00000C6D">
        <w:tab/>
        <w:t xml:space="preserve">T. Pevný, "Loda: Lightweight on-line detector of anomalies," </w:t>
      </w:r>
      <w:r w:rsidRPr="00000C6D">
        <w:rPr>
          <w:i/>
        </w:rPr>
        <w:t xml:space="preserve">Machine Learning, </w:t>
      </w:r>
      <w:r w:rsidRPr="00000C6D">
        <w:t>vol. 102, no. 2, pp. 275-304, 2016, doi: 10.1007/s10994-015-5521-0.</w:t>
      </w:r>
    </w:p>
    <w:p w14:paraId="2EA5C225" w14:textId="77777777" w:rsidR="00000C6D" w:rsidRPr="00000C6D" w:rsidRDefault="00000C6D" w:rsidP="00000C6D">
      <w:pPr>
        <w:pStyle w:val="EndNoteBibliography"/>
        <w:ind w:left="720" w:hanging="720"/>
      </w:pPr>
      <w:r w:rsidRPr="00000C6D">
        <w:t>[19]</w:t>
      </w:r>
      <w:r w:rsidRPr="00000C6D">
        <w:tab/>
        <w:t xml:space="preserve">M.-L. Shyu, S.-C. Chen, K. Sarinnapakorn, and L. Chang, "A novel anomaly detection scheme based on principal component classifier," University of Miami Coral Gables, FL, USA, 2003. </w:t>
      </w:r>
    </w:p>
    <w:p w14:paraId="564EF8CE" w14:textId="77777777" w:rsidR="00000C6D" w:rsidRPr="00000C6D" w:rsidRDefault="00000C6D" w:rsidP="00000C6D">
      <w:pPr>
        <w:pStyle w:val="EndNoteBibliography"/>
        <w:ind w:left="720" w:hanging="720"/>
      </w:pPr>
      <w:r w:rsidRPr="00000C6D">
        <w:t>[20]</w:t>
      </w:r>
      <w:r w:rsidRPr="00000C6D">
        <w:tab/>
        <w:t xml:space="preserve">M. Goldstein and A. Dengel, "Histogram-based Outlier Score (HBOS): A fast unsupervised anomaly detection algorithm," </w:t>
      </w:r>
      <w:r w:rsidRPr="00000C6D">
        <w:rPr>
          <w:i/>
        </w:rPr>
        <w:t xml:space="preserve">KI-2012: Poster and Demo Track, </w:t>
      </w:r>
      <w:r w:rsidRPr="00000C6D">
        <w:t>pp. 59-63, 2012.</w:t>
      </w:r>
    </w:p>
    <w:p w14:paraId="289956B2" w14:textId="77777777" w:rsidR="00000C6D" w:rsidRPr="00000C6D" w:rsidRDefault="00000C6D" w:rsidP="00000C6D">
      <w:pPr>
        <w:pStyle w:val="EndNoteBibliography"/>
        <w:ind w:left="720" w:hanging="720"/>
      </w:pPr>
      <w:r w:rsidRPr="00000C6D">
        <w:t>[21]</w:t>
      </w:r>
      <w:r w:rsidRPr="00000C6D">
        <w:tab/>
        <w:t xml:space="preserve"> F. T. Liu, K. M. Ting, and Z.-H. Zhou, "Isolation forest," in </w:t>
      </w:r>
      <w:r w:rsidRPr="00000C6D">
        <w:rPr>
          <w:i/>
        </w:rPr>
        <w:t>2008 Eighth IEEE International Conference on Data Mining</w:t>
      </w:r>
      <w:r w:rsidRPr="00000C6D">
        <w:t xml:space="preserve">, 2008: IEEE, pp. 413-422. </w:t>
      </w:r>
    </w:p>
    <w:p w14:paraId="147363D9" w14:textId="77777777" w:rsidR="00000C6D" w:rsidRPr="00000C6D" w:rsidRDefault="00000C6D" w:rsidP="00000C6D">
      <w:pPr>
        <w:pStyle w:val="EndNoteBibliography"/>
        <w:ind w:left="720" w:hanging="720"/>
      </w:pPr>
      <w:r w:rsidRPr="00000C6D">
        <w:t>[22]</w:t>
      </w:r>
      <w:r w:rsidRPr="00000C6D">
        <w:tab/>
        <w:t xml:space="preserve">F. T. Liu, K. M. Ting, and Z.-H. Zhou, "Isolation-based anomaly detection," </w:t>
      </w:r>
      <w:r w:rsidRPr="00000C6D">
        <w:rPr>
          <w:i/>
        </w:rPr>
        <w:t xml:space="preserve">ACM Transactions on Knowledge Discovery from Data (TKDD), </w:t>
      </w:r>
      <w:r w:rsidRPr="00000C6D">
        <w:t>vol. 6, no. 1, pp. 1-39, 2012.</w:t>
      </w:r>
    </w:p>
    <w:p w14:paraId="23371073" w14:textId="77777777" w:rsidR="00000C6D" w:rsidRPr="00000C6D" w:rsidRDefault="00000C6D" w:rsidP="00000C6D">
      <w:pPr>
        <w:pStyle w:val="EndNoteBibliography"/>
        <w:ind w:left="720" w:hanging="720"/>
      </w:pPr>
      <w:r w:rsidRPr="00000C6D">
        <w:t>[23]</w:t>
      </w:r>
      <w:r w:rsidRPr="00000C6D">
        <w:tab/>
        <w:t xml:space="preserve">Z. He, X. Xu, and S. Deng, "Discovering cluster-based local outliers," </w:t>
      </w:r>
      <w:r w:rsidRPr="00000C6D">
        <w:rPr>
          <w:i/>
        </w:rPr>
        <w:t xml:space="preserve">Pattern Recognition Letters, </w:t>
      </w:r>
      <w:r w:rsidRPr="00000C6D">
        <w:t>vol. 24, no. 9-10, pp. 1641-1650, 2003, doi: 10.1016/S0167-8655(03)00003-5.</w:t>
      </w:r>
    </w:p>
    <w:p w14:paraId="62C67886" w14:textId="1296ADBF" w:rsidR="00000C6D" w:rsidRPr="00000C6D" w:rsidRDefault="00000C6D" w:rsidP="00000C6D">
      <w:pPr>
        <w:pStyle w:val="EndNoteBibliography"/>
        <w:ind w:left="720" w:hanging="720"/>
      </w:pPr>
      <w:r w:rsidRPr="00000C6D">
        <w:t>[24]</w:t>
      </w:r>
      <w:r w:rsidRPr="00000C6D">
        <w:tab/>
        <w:t xml:space="preserve">Z. Li, Y. Zhao, N. Botta, C. Ionescu, and X. Hu, "COPOD: copula-based outlier detection," presented at the Conference: IEEE International Conference on Data Mining (ICDM), 2020. [Online]. Available: </w:t>
      </w:r>
      <w:hyperlink r:id="rId23" w:history="1">
        <w:r w:rsidRPr="00000C6D">
          <w:rPr>
            <w:rStyle w:val="Hyperlink"/>
          </w:rPr>
          <w:t>https://www.researchgate.net/publication/344306968_COPOD_Copula-Based_Outlier_Detection</w:t>
        </w:r>
      </w:hyperlink>
      <w:r w:rsidRPr="00000C6D">
        <w:t>.</w:t>
      </w:r>
    </w:p>
    <w:p w14:paraId="07D84E75" w14:textId="77777777" w:rsidR="00000C6D" w:rsidRPr="00000C6D" w:rsidRDefault="00000C6D" w:rsidP="00000C6D">
      <w:pPr>
        <w:pStyle w:val="EndNoteBibliography"/>
        <w:ind w:left="720" w:hanging="720"/>
      </w:pPr>
      <w:r w:rsidRPr="00000C6D">
        <w:t>[25]</w:t>
      </w:r>
      <w:r w:rsidRPr="00000C6D">
        <w:tab/>
        <w:t xml:space="preserve">C. C. Aggarwal and S. Sathe, "Theoretical Foundations and Algorithms for Outlier Ensembles," </w:t>
      </w:r>
      <w:r w:rsidRPr="00000C6D">
        <w:rPr>
          <w:i/>
        </w:rPr>
        <w:t xml:space="preserve">SIGKDD Explor. Newsl., </w:t>
      </w:r>
      <w:r w:rsidRPr="00000C6D">
        <w:t>vol. 17, no. 1, pp. 24–47, 2015, doi: 10.1145/2830544.2830549.</w:t>
      </w:r>
    </w:p>
    <w:p w14:paraId="0027072B" w14:textId="38F50B12" w:rsidR="00000C6D" w:rsidRPr="00000C6D" w:rsidRDefault="00000C6D" w:rsidP="00000C6D">
      <w:pPr>
        <w:pStyle w:val="EndNoteBibliography"/>
        <w:ind w:left="720" w:hanging="720"/>
      </w:pPr>
      <w:r w:rsidRPr="00000C6D">
        <w:t>[26]</w:t>
      </w:r>
      <w:r w:rsidRPr="00000C6D">
        <w:tab/>
        <w:t xml:space="preserve">A. Rolland. "MobyDQ." </w:t>
      </w:r>
      <w:hyperlink r:id="rId24" w:history="1">
        <w:r w:rsidRPr="00000C6D">
          <w:rPr>
            <w:rStyle w:val="Hyperlink"/>
          </w:rPr>
          <w:t>https://github.com/ubisoft/mobydq</w:t>
        </w:r>
      </w:hyperlink>
      <w:r w:rsidRPr="00000C6D">
        <w:t xml:space="preserve"> (accessed 2020).</w:t>
      </w:r>
    </w:p>
    <w:p w14:paraId="3814230B" w14:textId="77777777" w:rsidR="00000C6D" w:rsidRPr="00000C6D" w:rsidRDefault="00000C6D" w:rsidP="00000C6D">
      <w:pPr>
        <w:pStyle w:val="EndNoteBibliography"/>
        <w:ind w:left="720" w:hanging="720"/>
      </w:pPr>
      <w:r w:rsidRPr="00000C6D">
        <w:t>[27]</w:t>
      </w:r>
      <w:r w:rsidRPr="00000C6D">
        <w:tab/>
        <w:t>F. Pedregosa</w:t>
      </w:r>
      <w:r w:rsidRPr="00000C6D">
        <w:rPr>
          <w:i/>
        </w:rPr>
        <w:t xml:space="preserve"> et al.</w:t>
      </w:r>
      <w:r w:rsidRPr="00000C6D">
        <w:t xml:space="preserve">, "Scikit-learn: Machine learning in Python," </w:t>
      </w:r>
      <w:r w:rsidRPr="00000C6D">
        <w:rPr>
          <w:i/>
        </w:rPr>
        <w:t xml:space="preserve">Journal of machine learning research, </w:t>
      </w:r>
      <w:r w:rsidRPr="00000C6D">
        <w:t>vol. 12, no. Oct, pp. 2825-2830, 2011.</w:t>
      </w:r>
    </w:p>
    <w:p w14:paraId="789540A9" w14:textId="0A34CEC3" w:rsidR="00000C6D" w:rsidRPr="00000C6D" w:rsidRDefault="00000C6D" w:rsidP="00000C6D">
      <w:pPr>
        <w:pStyle w:val="EndNoteBibliography"/>
        <w:ind w:left="720" w:hanging="720"/>
      </w:pPr>
      <w:r w:rsidRPr="00000C6D">
        <w:t>[28]</w:t>
      </w:r>
      <w:r w:rsidRPr="00000C6D">
        <w:tab/>
        <w:t xml:space="preserve">Z. Yue, Z. Nasrullah, and L. Zheng, "PyOD: A Python Toolbox for Scalable Outlier Detection," </w:t>
      </w:r>
      <w:r w:rsidRPr="00000C6D">
        <w:rPr>
          <w:i/>
        </w:rPr>
        <w:t xml:space="preserve">Journal of Machine Learning Research, </w:t>
      </w:r>
      <w:r w:rsidRPr="00000C6D">
        <w:t xml:space="preserve">Article vol. 20, no. 85-96, pp. 1-7, 2019. [Online]. Available: </w:t>
      </w:r>
      <w:hyperlink r:id="rId25" w:history="1">
        <w:r w:rsidRPr="00000C6D">
          <w:rPr>
            <w:rStyle w:val="Hyperlink"/>
          </w:rPr>
          <w:t>http://www.jmlr.org/papers/volume20/19-011/19-011.pdf</w:t>
        </w:r>
      </w:hyperlink>
      <w:r w:rsidRPr="00000C6D">
        <w:t>.</w:t>
      </w:r>
    </w:p>
    <w:p w14:paraId="3EDACD7A" w14:textId="77777777" w:rsidR="00000C6D" w:rsidRPr="00000C6D" w:rsidRDefault="00000C6D" w:rsidP="00000C6D">
      <w:pPr>
        <w:pStyle w:val="EndNoteBibliography"/>
        <w:ind w:left="720" w:hanging="720"/>
      </w:pPr>
      <w:r w:rsidRPr="00000C6D">
        <w:t>[29]</w:t>
      </w:r>
      <w:r w:rsidRPr="00000C6D">
        <w:tab/>
        <w:t xml:space="preserve"> Y. Zhao, X. Wang, C. Cheng, and X. Ding, "Combining machine learning models using combo library," in </w:t>
      </w:r>
      <w:r w:rsidRPr="00000C6D">
        <w:rPr>
          <w:i/>
        </w:rPr>
        <w:t>Thirty-Fourth AAAI Conference on Artificial Intelligence</w:t>
      </w:r>
      <w:r w:rsidRPr="00000C6D">
        <w:t xml:space="preserve">, 2019. </w:t>
      </w:r>
    </w:p>
    <w:p w14:paraId="3D095050" w14:textId="1D1DFFFC" w:rsidR="00EA3F4B" w:rsidRDefault="005D6203">
      <w:pPr>
        <w:pStyle w:val="BodyChar"/>
        <w:rPr>
          <w:lang w:eastAsia="zh-CN"/>
        </w:rPr>
      </w:pPr>
      <w:r>
        <w:rPr>
          <w:lang w:eastAsia="zh-CN"/>
        </w:rPr>
        <w:fldChar w:fldCharType="end"/>
      </w:r>
      <w:r w:rsidR="00A37E7E">
        <w:rPr>
          <w:lang w:eastAsia="zh-CN"/>
        </w:rPr>
        <w:fldChar w:fldCharType="begin"/>
      </w:r>
      <w:r w:rsidR="00A37E7E">
        <w:rPr>
          <w:lang w:eastAsia="zh-CN"/>
        </w:rPr>
        <w:instrText xml:space="preserve"> ADDIN </w:instrText>
      </w:r>
      <w:r w:rsidR="00A37E7E">
        <w:rPr>
          <w:lang w:eastAsia="zh-CN"/>
        </w:rPr>
        <w:fldChar w:fldCharType="end"/>
      </w:r>
    </w:p>
    <w:sectPr w:rsidR="00EA3F4B" w:rsidSect="009B7785">
      <w:headerReference w:type="default" r:id="rId26"/>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0B01C" w14:textId="77777777" w:rsidR="00DD728F" w:rsidRDefault="00DD728F">
      <w:r>
        <w:separator/>
      </w:r>
    </w:p>
  </w:endnote>
  <w:endnote w:type="continuationSeparator" w:id="0">
    <w:p w14:paraId="539CA584" w14:textId="77777777" w:rsidR="00DD728F" w:rsidRDefault="00DD728F">
      <w:r>
        <w:continuationSeparator/>
      </w:r>
    </w:p>
  </w:endnote>
  <w:endnote w:type="continuationNotice" w:id="1">
    <w:p w14:paraId="3327D986" w14:textId="77777777" w:rsidR="00DD728F" w:rsidRDefault="00DD7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abon">
    <w:altName w:val="Times New Roman"/>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09C9E" w14:textId="77777777" w:rsidR="00DD728F" w:rsidRPr="00043761" w:rsidRDefault="00DD728F">
      <w:pPr>
        <w:pStyle w:val="Bulleted"/>
        <w:numPr>
          <w:ilvl w:val="0"/>
          <w:numId w:val="0"/>
        </w:numPr>
        <w:rPr>
          <w:rFonts w:ascii="Sabon" w:hAnsi="Sabon"/>
          <w:color w:val="auto"/>
          <w:szCs w:val="20"/>
        </w:rPr>
      </w:pPr>
      <w:r>
        <w:separator/>
      </w:r>
    </w:p>
  </w:footnote>
  <w:footnote w:type="continuationSeparator" w:id="0">
    <w:p w14:paraId="739AA52E" w14:textId="77777777" w:rsidR="00DD728F" w:rsidRDefault="00DD728F">
      <w:r>
        <w:continuationSeparator/>
      </w:r>
    </w:p>
  </w:footnote>
  <w:footnote w:type="continuationNotice" w:id="1">
    <w:p w14:paraId="6DA9E458" w14:textId="77777777" w:rsidR="00DD728F" w:rsidRDefault="00DD72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6B852" w14:textId="77777777" w:rsidR="005E428A" w:rsidRDefault="005E428A">
    <w:pPr>
      <w:pStyle w:val="Header"/>
    </w:pPr>
  </w:p>
  <w:p w14:paraId="1119CD7A" w14:textId="77777777" w:rsidR="005E428A" w:rsidRDefault="005E428A">
    <w:pPr>
      <w:pStyle w:val="Header"/>
    </w:pPr>
  </w:p>
  <w:p w14:paraId="25EC70D4" w14:textId="77777777" w:rsidR="005E428A" w:rsidRDefault="005E428A">
    <w:pPr>
      <w:pStyle w:val="Header"/>
    </w:pPr>
  </w:p>
  <w:p w14:paraId="7AB13A22" w14:textId="77777777" w:rsidR="005E428A" w:rsidRDefault="005E428A">
    <w:pPr>
      <w:pStyle w:val="Header"/>
    </w:pPr>
  </w:p>
  <w:p w14:paraId="7C102CFC" w14:textId="77777777" w:rsidR="005E428A" w:rsidRDefault="005E428A">
    <w:pPr>
      <w:pStyle w:val="Header"/>
    </w:pPr>
  </w:p>
  <w:p w14:paraId="139AC718" w14:textId="77777777" w:rsidR="005E428A" w:rsidRDefault="005E42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3AE4877"/>
    <w:multiLevelType w:val="hybridMultilevel"/>
    <w:tmpl w:val="8B6663E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15:restartNumberingAfterBreak="0">
    <w:nsid w:val="5C4C2BFF"/>
    <w:multiLevelType w:val="hybridMultilevel"/>
    <w:tmpl w:val="B82E4F96"/>
    <w:lvl w:ilvl="0" w:tplc="07C8E0C6">
      <w:numFmt w:val="bullet"/>
      <w:lvlText w:val="•"/>
      <w:lvlJc w:val="left"/>
      <w:pPr>
        <w:ind w:left="720" w:hanging="360"/>
      </w:pPr>
      <w:rPr>
        <w:rFonts w:ascii="Times" w:eastAsiaTheme="minorEastAsia" w:hAnsi="Times" w:cs="Time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CA916A5"/>
    <w:multiLevelType w:val="hybridMultilevel"/>
    <w:tmpl w:val="C72423CA"/>
    <w:lvl w:ilvl="0" w:tplc="CB0AC48A">
      <w:start w:val="1"/>
      <w:numFmt w:val="bullet"/>
      <w:lvlText w:val=""/>
      <w:lvlJc w:val="left"/>
      <w:pPr>
        <w:ind w:left="720" w:hanging="360"/>
      </w:pPr>
      <w:rPr>
        <w:rFonts w:ascii="Symbol" w:hAnsi="Symbol" w:hint="default"/>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0" w15:restartNumberingAfterBreak="0">
    <w:nsid w:val="6F696C67"/>
    <w:multiLevelType w:val="hybridMultilevel"/>
    <w:tmpl w:val="D658AF78"/>
    <w:lvl w:ilvl="0" w:tplc="CB0AC48A">
      <w:start w:val="1"/>
      <w:numFmt w:val="bullet"/>
      <w:lvlText w:val=""/>
      <w:lvlJc w:val="left"/>
      <w:pPr>
        <w:ind w:left="720" w:hanging="360"/>
      </w:pPr>
      <w:rPr>
        <w:rFonts w:ascii="Symbol" w:hAnsi="Symbol" w:hint="default"/>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75BB467F"/>
    <w:multiLevelType w:val="hybridMultilevel"/>
    <w:tmpl w:val="827C7432"/>
    <w:lvl w:ilvl="0" w:tplc="CB0AC48A">
      <w:start w:val="1"/>
      <w:numFmt w:val="bullet"/>
      <w:lvlText w:val=""/>
      <w:lvlJc w:val="left"/>
      <w:pPr>
        <w:ind w:left="720" w:hanging="360"/>
      </w:pPr>
      <w:rPr>
        <w:rFonts w:ascii="Symbol" w:hAnsi="Symbol" w:hint="default"/>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9BE461C"/>
    <w:multiLevelType w:val="hybridMultilevel"/>
    <w:tmpl w:val="BDFE2ECE"/>
    <w:lvl w:ilvl="0" w:tplc="CB0AC48A">
      <w:start w:val="1"/>
      <w:numFmt w:val="bullet"/>
      <w:lvlText w:val=""/>
      <w:lvlJc w:val="left"/>
      <w:pPr>
        <w:ind w:left="927" w:hanging="360"/>
      </w:pPr>
      <w:rPr>
        <w:rFonts w:ascii="Symbol" w:hAnsi="Symbol" w:hint="default"/>
        <w:sz w:val="22"/>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23"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6"/>
  </w:num>
  <w:num w:numId="13">
    <w:abstractNumId w:val="13"/>
  </w:num>
  <w:num w:numId="14">
    <w:abstractNumId w:val="10"/>
  </w:num>
  <w:num w:numId="15">
    <w:abstractNumId w:val="23"/>
  </w:num>
  <w:num w:numId="16">
    <w:abstractNumId w:val="12"/>
  </w:num>
  <w:num w:numId="17">
    <w:abstractNumId w:val="11"/>
  </w:num>
  <w:num w:numId="18">
    <w:abstractNumId w:val="19"/>
  </w:num>
  <w:num w:numId="19">
    <w:abstractNumId w:val="15"/>
  </w:num>
  <w:num w:numId="20">
    <w:abstractNumId w:val="22"/>
  </w:num>
  <w:num w:numId="21">
    <w:abstractNumId w:val="18"/>
  </w:num>
  <w:num w:numId="22">
    <w:abstractNumId w:val="17"/>
  </w:num>
  <w:num w:numId="23">
    <w:abstractNumId w:val="21"/>
  </w:num>
  <w:num w:numId="24">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bordersDoNotSurroundHeader/>
  <w:bordersDoNotSurroundFooter/>
  <w:activeWritingStyle w:appName="MSWord" w:lang="en-GB" w:vendorID="64" w:dllVersion="6" w:nlCheck="1" w:checkStyle="1"/>
  <w:activeWritingStyle w:appName="MSWord" w:lang="en-US" w:vendorID="64" w:dllVersion="6" w:nlCheck="1" w:checkStyle="1"/>
  <w:activeWritingStyle w:appName="MSWord" w:lang="zh-CN" w:vendorID="64" w:dllVersion="5"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6145"/>
  </w:hdrShapeDefaults>
  <w:footnotePr>
    <w:pos w:val="beneathText"/>
    <w:footnote w:id="-1"/>
    <w:footnote w:id="0"/>
    <w:footnote w:id="1"/>
  </w:footnotePr>
  <w:endnotePr>
    <w:numFmt w:val="chicago"/>
    <w:numStart w:val="4"/>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vtarasrfs5te5ewzppad2wavrxed0pa9v&quot;&gt;EN_lib-93&lt;record-ids&gt;&lt;item&gt;9&lt;/item&gt;&lt;item&gt;135&lt;/item&gt;&lt;item&gt;141&lt;/item&gt;&lt;item&gt;143&lt;/item&gt;&lt;item&gt;144&lt;/item&gt;&lt;item&gt;146&lt;/item&gt;&lt;item&gt;149&lt;/item&gt;&lt;item&gt;151&lt;/item&gt;&lt;item&gt;154&lt;/item&gt;&lt;item&gt;157&lt;/item&gt;&lt;item&gt;160&lt;/item&gt;&lt;item&gt;161&lt;/item&gt;&lt;item&gt;162&lt;/item&gt;&lt;item&gt;163&lt;/item&gt;&lt;item&gt;164&lt;/item&gt;&lt;item&gt;165&lt;/item&gt;&lt;item&gt;166&lt;/item&gt;&lt;item&gt;167&lt;/item&gt;&lt;item&gt;168&lt;/item&gt;&lt;item&gt;173&lt;/item&gt;&lt;item&gt;176&lt;/item&gt;&lt;item&gt;177&lt;/item&gt;&lt;item&gt;178&lt;/item&gt;&lt;item&gt;181&lt;/item&gt;&lt;item&gt;182&lt;/item&gt;&lt;item&gt;183&lt;/item&gt;&lt;item&gt;184&lt;/item&gt;&lt;item&gt;187&lt;/item&gt;&lt;item&gt;188&lt;/item&gt;&lt;/record-ids&gt;&lt;/item&gt;&lt;/Libraries&gt;"/>
  </w:docVars>
  <w:rsids>
    <w:rsidRoot w:val="00A02FAE"/>
    <w:rsid w:val="000005A2"/>
    <w:rsid w:val="00000C6D"/>
    <w:rsid w:val="00001A98"/>
    <w:rsid w:val="00001E20"/>
    <w:rsid w:val="00002A57"/>
    <w:rsid w:val="00003DF6"/>
    <w:rsid w:val="0000550D"/>
    <w:rsid w:val="0001056E"/>
    <w:rsid w:val="00010A72"/>
    <w:rsid w:val="0001233B"/>
    <w:rsid w:val="0001245F"/>
    <w:rsid w:val="0001452E"/>
    <w:rsid w:val="00014DC6"/>
    <w:rsid w:val="0001597D"/>
    <w:rsid w:val="000169B5"/>
    <w:rsid w:val="00016F0C"/>
    <w:rsid w:val="00020164"/>
    <w:rsid w:val="0002074A"/>
    <w:rsid w:val="000209DE"/>
    <w:rsid w:val="000210EC"/>
    <w:rsid w:val="00026CED"/>
    <w:rsid w:val="0003037F"/>
    <w:rsid w:val="00030958"/>
    <w:rsid w:val="00032AA3"/>
    <w:rsid w:val="000336B7"/>
    <w:rsid w:val="00034B38"/>
    <w:rsid w:val="00035232"/>
    <w:rsid w:val="00036743"/>
    <w:rsid w:val="0003699A"/>
    <w:rsid w:val="00036A9C"/>
    <w:rsid w:val="00037EA1"/>
    <w:rsid w:val="00040687"/>
    <w:rsid w:val="000420DB"/>
    <w:rsid w:val="00042EDE"/>
    <w:rsid w:val="00046660"/>
    <w:rsid w:val="00047C3A"/>
    <w:rsid w:val="0005027B"/>
    <w:rsid w:val="00050C2E"/>
    <w:rsid w:val="000518E0"/>
    <w:rsid w:val="0005296D"/>
    <w:rsid w:val="0005600A"/>
    <w:rsid w:val="00066208"/>
    <w:rsid w:val="00066ADE"/>
    <w:rsid w:val="00066C2F"/>
    <w:rsid w:val="00070F11"/>
    <w:rsid w:val="000713C5"/>
    <w:rsid w:val="00072683"/>
    <w:rsid w:val="00072C23"/>
    <w:rsid w:val="00074BFE"/>
    <w:rsid w:val="00074DC2"/>
    <w:rsid w:val="0007792E"/>
    <w:rsid w:val="000808F6"/>
    <w:rsid w:val="00080BF7"/>
    <w:rsid w:val="0008249B"/>
    <w:rsid w:val="00082BF6"/>
    <w:rsid w:val="0008782F"/>
    <w:rsid w:val="00087BB4"/>
    <w:rsid w:val="00087C7D"/>
    <w:rsid w:val="00087EF3"/>
    <w:rsid w:val="00090C3F"/>
    <w:rsid w:val="000918DE"/>
    <w:rsid w:val="00093D5D"/>
    <w:rsid w:val="00093E67"/>
    <w:rsid w:val="00094CB5"/>
    <w:rsid w:val="00095D35"/>
    <w:rsid w:val="0009770E"/>
    <w:rsid w:val="00097A02"/>
    <w:rsid w:val="000A194D"/>
    <w:rsid w:val="000A2622"/>
    <w:rsid w:val="000A3699"/>
    <w:rsid w:val="000A48ED"/>
    <w:rsid w:val="000A6581"/>
    <w:rsid w:val="000A6730"/>
    <w:rsid w:val="000A7CA8"/>
    <w:rsid w:val="000A7D7C"/>
    <w:rsid w:val="000B0EA4"/>
    <w:rsid w:val="000B30A8"/>
    <w:rsid w:val="000B4050"/>
    <w:rsid w:val="000B4EF9"/>
    <w:rsid w:val="000B575E"/>
    <w:rsid w:val="000B6168"/>
    <w:rsid w:val="000B6C3E"/>
    <w:rsid w:val="000B71B3"/>
    <w:rsid w:val="000C026D"/>
    <w:rsid w:val="000C0F70"/>
    <w:rsid w:val="000C15D0"/>
    <w:rsid w:val="000C191D"/>
    <w:rsid w:val="000C29B5"/>
    <w:rsid w:val="000C3CD2"/>
    <w:rsid w:val="000C4C6F"/>
    <w:rsid w:val="000C6C54"/>
    <w:rsid w:val="000C719C"/>
    <w:rsid w:val="000D05C0"/>
    <w:rsid w:val="000D6150"/>
    <w:rsid w:val="000D64EF"/>
    <w:rsid w:val="000D6869"/>
    <w:rsid w:val="000D7204"/>
    <w:rsid w:val="000D777E"/>
    <w:rsid w:val="000E10A4"/>
    <w:rsid w:val="000E2074"/>
    <w:rsid w:val="000E29F3"/>
    <w:rsid w:val="000E462F"/>
    <w:rsid w:val="000E47DB"/>
    <w:rsid w:val="000E5441"/>
    <w:rsid w:val="000F2765"/>
    <w:rsid w:val="000F7E20"/>
    <w:rsid w:val="00101B80"/>
    <w:rsid w:val="00102550"/>
    <w:rsid w:val="00103243"/>
    <w:rsid w:val="0010366D"/>
    <w:rsid w:val="001068F7"/>
    <w:rsid w:val="00107EF6"/>
    <w:rsid w:val="00110BE7"/>
    <w:rsid w:val="00110D21"/>
    <w:rsid w:val="00110EF1"/>
    <w:rsid w:val="00112196"/>
    <w:rsid w:val="00112A67"/>
    <w:rsid w:val="00115CD8"/>
    <w:rsid w:val="001167CE"/>
    <w:rsid w:val="001215D5"/>
    <w:rsid w:val="00122447"/>
    <w:rsid w:val="00123278"/>
    <w:rsid w:val="00123805"/>
    <w:rsid w:val="001279F2"/>
    <w:rsid w:val="00127AD0"/>
    <w:rsid w:val="00127EFC"/>
    <w:rsid w:val="0013046E"/>
    <w:rsid w:val="00130F2D"/>
    <w:rsid w:val="00132FC0"/>
    <w:rsid w:val="00134C82"/>
    <w:rsid w:val="00135D2F"/>
    <w:rsid w:val="00135E29"/>
    <w:rsid w:val="00137524"/>
    <w:rsid w:val="00142DDE"/>
    <w:rsid w:val="00144831"/>
    <w:rsid w:val="00150AFA"/>
    <w:rsid w:val="00151EF7"/>
    <w:rsid w:val="001526A8"/>
    <w:rsid w:val="00152973"/>
    <w:rsid w:val="0015305E"/>
    <w:rsid w:val="00153D4B"/>
    <w:rsid w:val="001556EA"/>
    <w:rsid w:val="00156336"/>
    <w:rsid w:val="00156C5A"/>
    <w:rsid w:val="00160DC7"/>
    <w:rsid w:val="0016451C"/>
    <w:rsid w:val="00164984"/>
    <w:rsid w:val="00165AC8"/>
    <w:rsid w:val="00165E82"/>
    <w:rsid w:val="0017062B"/>
    <w:rsid w:val="00170E6B"/>
    <w:rsid w:val="00171124"/>
    <w:rsid w:val="0017253D"/>
    <w:rsid w:val="001754C8"/>
    <w:rsid w:val="00180379"/>
    <w:rsid w:val="00181B45"/>
    <w:rsid w:val="00183235"/>
    <w:rsid w:val="001848FA"/>
    <w:rsid w:val="00184E8B"/>
    <w:rsid w:val="00184F8B"/>
    <w:rsid w:val="00190BE4"/>
    <w:rsid w:val="00191B8D"/>
    <w:rsid w:val="0019325A"/>
    <w:rsid w:val="00195541"/>
    <w:rsid w:val="00197A7F"/>
    <w:rsid w:val="00197A9E"/>
    <w:rsid w:val="00197D2C"/>
    <w:rsid w:val="001A030A"/>
    <w:rsid w:val="001A11E7"/>
    <w:rsid w:val="001A1554"/>
    <w:rsid w:val="001A1E17"/>
    <w:rsid w:val="001A2DE4"/>
    <w:rsid w:val="001A42DA"/>
    <w:rsid w:val="001B15ED"/>
    <w:rsid w:val="001B2883"/>
    <w:rsid w:val="001B7512"/>
    <w:rsid w:val="001C0264"/>
    <w:rsid w:val="001C056D"/>
    <w:rsid w:val="001C135B"/>
    <w:rsid w:val="001C17A3"/>
    <w:rsid w:val="001C20BC"/>
    <w:rsid w:val="001C362E"/>
    <w:rsid w:val="001C65DF"/>
    <w:rsid w:val="001C6FDB"/>
    <w:rsid w:val="001C74B9"/>
    <w:rsid w:val="001D0EEE"/>
    <w:rsid w:val="001D0F6D"/>
    <w:rsid w:val="001D2665"/>
    <w:rsid w:val="001D3306"/>
    <w:rsid w:val="001D53AB"/>
    <w:rsid w:val="001E03AD"/>
    <w:rsid w:val="001E3487"/>
    <w:rsid w:val="001E63CC"/>
    <w:rsid w:val="001F13BB"/>
    <w:rsid w:val="001F1729"/>
    <w:rsid w:val="001F2BD8"/>
    <w:rsid w:val="001F4407"/>
    <w:rsid w:val="001F7FFA"/>
    <w:rsid w:val="0020058B"/>
    <w:rsid w:val="002009EA"/>
    <w:rsid w:val="00201A9E"/>
    <w:rsid w:val="0020215D"/>
    <w:rsid w:val="00203298"/>
    <w:rsid w:val="0020407B"/>
    <w:rsid w:val="002052CF"/>
    <w:rsid w:val="00205B4B"/>
    <w:rsid w:val="00207D1D"/>
    <w:rsid w:val="00211F43"/>
    <w:rsid w:val="00212BF5"/>
    <w:rsid w:val="00214072"/>
    <w:rsid w:val="00222247"/>
    <w:rsid w:val="00224AC5"/>
    <w:rsid w:val="00224B4B"/>
    <w:rsid w:val="00225593"/>
    <w:rsid w:val="0022775D"/>
    <w:rsid w:val="002309A9"/>
    <w:rsid w:val="00230F00"/>
    <w:rsid w:val="002367F5"/>
    <w:rsid w:val="00236A27"/>
    <w:rsid w:val="0023712B"/>
    <w:rsid w:val="0024137B"/>
    <w:rsid w:val="00247853"/>
    <w:rsid w:val="00252444"/>
    <w:rsid w:val="00252F6D"/>
    <w:rsid w:val="00253C5F"/>
    <w:rsid w:val="00254631"/>
    <w:rsid w:val="00260726"/>
    <w:rsid w:val="00260AE7"/>
    <w:rsid w:val="00262029"/>
    <w:rsid w:val="00263671"/>
    <w:rsid w:val="00263D9B"/>
    <w:rsid w:val="00266146"/>
    <w:rsid w:val="002669C0"/>
    <w:rsid w:val="00266A88"/>
    <w:rsid w:val="00272207"/>
    <w:rsid w:val="00273016"/>
    <w:rsid w:val="00274CF5"/>
    <w:rsid w:val="00277C0F"/>
    <w:rsid w:val="002802A3"/>
    <w:rsid w:val="00283EED"/>
    <w:rsid w:val="00285F29"/>
    <w:rsid w:val="002860D0"/>
    <w:rsid w:val="00286FA1"/>
    <w:rsid w:val="002906CD"/>
    <w:rsid w:val="002909FE"/>
    <w:rsid w:val="0029442D"/>
    <w:rsid w:val="00294F73"/>
    <w:rsid w:val="00295A5E"/>
    <w:rsid w:val="00296ACA"/>
    <w:rsid w:val="002A044B"/>
    <w:rsid w:val="002A15EC"/>
    <w:rsid w:val="002A1DDA"/>
    <w:rsid w:val="002A6152"/>
    <w:rsid w:val="002A717F"/>
    <w:rsid w:val="002B2519"/>
    <w:rsid w:val="002B4483"/>
    <w:rsid w:val="002B4881"/>
    <w:rsid w:val="002B4ED6"/>
    <w:rsid w:val="002B5B0C"/>
    <w:rsid w:val="002C1E5A"/>
    <w:rsid w:val="002C40A0"/>
    <w:rsid w:val="002C5213"/>
    <w:rsid w:val="002C529C"/>
    <w:rsid w:val="002C52F1"/>
    <w:rsid w:val="002C5B15"/>
    <w:rsid w:val="002D1E0E"/>
    <w:rsid w:val="002D33F9"/>
    <w:rsid w:val="002D4A66"/>
    <w:rsid w:val="002D54FB"/>
    <w:rsid w:val="002E00F8"/>
    <w:rsid w:val="002E0DEE"/>
    <w:rsid w:val="002E15B5"/>
    <w:rsid w:val="002E2858"/>
    <w:rsid w:val="002E4DC5"/>
    <w:rsid w:val="002E55FD"/>
    <w:rsid w:val="002E751B"/>
    <w:rsid w:val="002F275B"/>
    <w:rsid w:val="002F5C2C"/>
    <w:rsid w:val="002F6978"/>
    <w:rsid w:val="002F6CE2"/>
    <w:rsid w:val="002F735A"/>
    <w:rsid w:val="00300ACC"/>
    <w:rsid w:val="0030169F"/>
    <w:rsid w:val="00301804"/>
    <w:rsid w:val="003025F8"/>
    <w:rsid w:val="0030383A"/>
    <w:rsid w:val="00304CD4"/>
    <w:rsid w:val="00306D34"/>
    <w:rsid w:val="0030740F"/>
    <w:rsid w:val="003075D7"/>
    <w:rsid w:val="00310D81"/>
    <w:rsid w:val="0031198A"/>
    <w:rsid w:val="003124CD"/>
    <w:rsid w:val="00313469"/>
    <w:rsid w:val="00316640"/>
    <w:rsid w:val="00316CDE"/>
    <w:rsid w:val="00317960"/>
    <w:rsid w:val="00321A0A"/>
    <w:rsid w:val="00323980"/>
    <w:rsid w:val="00324307"/>
    <w:rsid w:val="00331D96"/>
    <w:rsid w:val="00332963"/>
    <w:rsid w:val="003338A2"/>
    <w:rsid w:val="00334E6A"/>
    <w:rsid w:val="00337953"/>
    <w:rsid w:val="0034022D"/>
    <w:rsid w:val="003418AC"/>
    <w:rsid w:val="003424A6"/>
    <w:rsid w:val="00343292"/>
    <w:rsid w:val="00344748"/>
    <w:rsid w:val="00344CF1"/>
    <w:rsid w:val="00345E84"/>
    <w:rsid w:val="003502D3"/>
    <w:rsid w:val="00352A19"/>
    <w:rsid w:val="00353E52"/>
    <w:rsid w:val="0035539B"/>
    <w:rsid w:val="00355454"/>
    <w:rsid w:val="003569D6"/>
    <w:rsid w:val="00356A09"/>
    <w:rsid w:val="00357A15"/>
    <w:rsid w:val="00357EFA"/>
    <w:rsid w:val="003608F8"/>
    <w:rsid w:val="00362C25"/>
    <w:rsid w:val="0036350A"/>
    <w:rsid w:val="00363B3E"/>
    <w:rsid w:val="00364050"/>
    <w:rsid w:val="00364695"/>
    <w:rsid w:val="00364BF5"/>
    <w:rsid w:val="00364F44"/>
    <w:rsid w:val="00370C4A"/>
    <w:rsid w:val="00370D78"/>
    <w:rsid w:val="003725D5"/>
    <w:rsid w:val="00374029"/>
    <w:rsid w:val="00374776"/>
    <w:rsid w:val="00374EC8"/>
    <w:rsid w:val="0037673C"/>
    <w:rsid w:val="00380379"/>
    <w:rsid w:val="003808BF"/>
    <w:rsid w:val="00380B58"/>
    <w:rsid w:val="00384180"/>
    <w:rsid w:val="003856B4"/>
    <w:rsid w:val="00385F45"/>
    <w:rsid w:val="0038637E"/>
    <w:rsid w:val="003879C5"/>
    <w:rsid w:val="00390E9B"/>
    <w:rsid w:val="00391C0C"/>
    <w:rsid w:val="003935BF"/>
    <w:rsid w:val="0039461A"/>
    <w:rsid w:val="00395FE1"/>
    <w:rsid w:val="00396E4B"/>
    <w:rsid w:val="003A07CC"/>
    <w:rsid w:val="003A2DB3"/>
    <w:rsid w:val="003A3A44"/>
    <w:rsid w:val="003A4737"/>
    <w:rsid w:val="003B0E58"/>
    <w:rsid w:val="003B1DA0"/>
    <w:rsid w:val="003B395A"/>
    <w:rsid w:val="003B4E5F"/>
    <w:rsid w:val="003B7D25"/>
    <w:rsid w:val="003C0B48"/>
    <w:rsid w:val="003C1D25"/>
    <w:rsid w:val="003C3889"/>
    <w:rsid w:val="003D181D"/>
    <w:rsid w:val="003D1BE5"/>
    <w:rsid w:val="003D42CB"/>
    <w:rsid w:val="003D44B0"/>
    <w:rsid w:val="003D53D6"/>
    <w:rsid w:val="003D64BE"/>
    <w:rsid w:val="003D6BF4"/>
    <w:rsid w:val="003E3AC1"/>
    <w:rsid w:val="003E3F70"/>
    <w:rsid w:val="003E3FBE"/>
    <w:rsid w:val="003E43B7"/>
    <w:rsid w:val="003E482C"/>
    <w:rsid w:val="003E590C"/>
    <w:rsid w:val="003E79DA"/>
    <w:rsid w:val="003F0E6E"/>
    <w:rsid w:val="003F26A3"/>
    <w:rsid w:val="003F42A5"/>
    <w:rsid w:val="004008BD"/>
    <w:rsid w:val="00400D16"/>
    <w:rsid w:val="00400F0E"/>
    <w:rsid w:val="00401709"/>
    <w:rsid w:val="0040258F"/>
    <w:rsid w:val="004026D9"/>
    <w:rsid w:val="00402B94"/>
    <w:rsid w:val="004031AF"/>
    <w:rsid w:val="00404494"/>
    <w:rsid w:val="004067DB"/>
    <w:rsid w:val="00407489"/>
    <w:rsid w:val="00407DCD"/>
    <w:rsid w:val="00411496"/>
    <w:rsid w:val="00411F42"/>
    <w:rsid w:val="004120C4"/>
    <w:rsid w:val="004133A8"/>
    <w:rsid w:val="00413F22"/>
    <w:rsid w:val="0041485D"/>
    <w:rsid w:val="0041648A"/>
    <w:rsid w:val="00416975"/>
    <w:rsid w:val="00420844"/>
    <w:rsid w:val="00420866"/>
    <w:rsid w:val="0042530B"/>
    <w:rsid w:val="00425B0F"/>
    <w:rsid w:val="004302C7"/>
    <w:rsid w:val="004310A1"/>
    <w:rsid w:val="00437BA9"/>
    <w:rsid w:val="00441327"/>
    <w:rsid w:val="00442D66"/>
    <w:rsid w:val="004437DD"/>
    <w:rsid w:val="00443BD2"/>
    <w:rsid w:val="00446247"/>
    <w:rsid w:val="004463E9"/>
    <w:rsid w:val="00446525"/>
    <w:rsid w:val="004469ED"/>
    <w:rsid w:val="00446F20"/>
    <w:rsid w:val="00447AB4"/>
    <w:rsid w:val="00450766"/>
    <w:rsid w:val="00450954"/>
    <w:rsid w:val="00453392"/>
    <w:rsid w:val="00454876"/>
    <w:rsid w:val="004550E9"/>
    <w:rsid w:val="0045641A"/>
    <w:rsid w:val="004616AA"/>
    <w:rsid w:val="0046350B"/>
    <w:rsid w:val="004643E2"/>
    <w:rsid w:val="00465283"/>
    <w:rsid w:val="004678CB"/>
    <w:rsid w:val="00477BA3"/>
    <w:rsid w:val="00480A2E"/>
    <w:rsid w:val="00481567"/>
    <w:rsid w:val="004830A9"/>
    <w:rsid w:val="004838D7"/>
    <w:rsid w:val="00483FA2"/>
    <w:rsid w:val="004847E4"/>
    <w:rsid w:val="00485817"/>
    <w:rsid w:val="00485896"/>
    <w:rsid w:val="004861F3"/>
    <w:rsid w:val="00493127"/>
    <w:rsid w:val="00496012"/>
    <w:rsid w:val="004A19E7"/>
    <w:rsid w:val="004A294D"/>
    <w:rsid w:val="004A311D"/>
    <w:rsid w:val="004A372B"/>
    <w:rsid w:val="004A3AE8"/>
    <w:rsid w:val="004A5AC4"/>
    <w:rsid w:val="004A6541"/>
    <w:rsid w:val="004A7255"/>
    <w:rsid w:val="004A7ADB"/>
    <w:rsid w:val="004B1441"/>
    <w:rsid w:val="004B17B0"/>
    <w:rsid w:val="004B1B09"/>
    <w:rsid w:val="004B34FB"/>
    <w:rsid w:val="004B6D77"/>
    <w:rsid w:val="004B7DBC"/>
    <w:rsid w:val="004C0B1C"/>
    <w:rsid w:val="004C1661"/>
    <w:rsid w:val="004C20DF"/>
    <w:rsid w:val="004C35CB"/>
    <w:rsid w:val="004C3CAB"/>
    <w:rsid w:val="004C4160"/>
    <w:rsid w:val="004C4FAA"/>
    <w:rsid w:val="004C60B2"/>
    <w:rsid w:val="004C661C"/>
    <w:rsid w:val="004C766F"/>
    <w:rsid w:val="004C7778"/>
    <w:rsid w:val="004D2AFC"/>
    <w:rsid w:val="004D5739"/>
    <w:rsid w:val="004D7452"/>
    <w:rsid w:val="004E2D91"/>
    <w:rsid w:val="004E3CC6"/>
    <w:rsid w:val="004E40E3"/>
    <w:rsid w:val="004E4312"/>
    <w:rsid w:val="004E4C89"/>
    <w:rsid w:val="004E50BF"/>
    <w:rsid w:val="004E53CF"/>
    <w:rsid w:val="004E56E2"/>
    <w:rsid w:val="004E7563"/>
    <w:rsid w:val="004E7AA2"/>
    <w:rsid w:val="004E7B8B"/>
    <w:rsid w:val="004E7F60"/>
    <w:rsid w:val="004F02B1"/>
    <w:rsid w:val="004F2609"/>
    <w:rsid w:val="004F36D7"/>
    <w:rsid w:val="004F3F45"/>
    <w:rsid w:val="004F58FF"/>
    <w:rsid w:val="004F5943"/>
    <w:rsid w:val="004F5954"/>
    <w:rsid w:val="005037AF"/>
    <w:rsid w:val="005037DA"/>
    <w:rsid w:val="0050516C"/>
    <w:rsid w:val="0050522E"/>
    <w:rsid w:val="00506517"/>
    <w:rsid w:val="00507A10"/>
    <w:rsid w:val="0051164F"/>
    <w:rsid w:val="00513203"/>
    <w:rsid w:val="00513D7D"/>
    <w:rsid w:val="00513E0D"/>
    <w:rsid w:val="00516B1E"/>
    <w:rsid w:val="00520991"/>
    <w:rsid w:val="00521352"/>
    <w:rsid w:val="00521A70"/>
    <w:rsid w:val="0052401F"/>
    <w:rsid w:val="0052451C"/>
    <w:rsid w:val="00526E31"/>
    <w:rsid w:val="00530646"/>
    <w:rsid w:val="00532C0B"/>
    <w:rsid w:val="00532E12"/>
    <w:rsid w:val="005331CD"/>
    <w:rsid w:val="0053654D"/>
    <w:rsid w:val="00537AD2"/>
    <w:rsid w:val="00537EF5"/>
    <w:rsid w:val="005405B5"/>
    <w:rsid w:val="005412D1"/>
    <w:rsid w:val="005445EE"/>
    <w:rsid w:val="00544F4E"/>
    <w:rsid w:val="00547BEE"/>
    <w:rsid w:val="00552D22"/>
    <w:rsid w:val="005547BD"/>
    <w:rsid w:val="00554C3D"/>
    <w:rsid w:val="00560478"/>
    <w:rsid w:val="005611C2"/>
    <w:rsid w:val="005678A1"/>
    <w:rsid w:val="00572488"/>
    <w:rsid w:val="00572A28"/>
    <w:rsid w:val="00574E59"/>
    <w:rsid w:val="00577F77"/>
    <w:rsid w:val="0058079B"/>
    <w:rsid w:val="00581B9C"/>
    <w:rsid w:val="00582C37"/>
    <w:rsid w:val="00582D1F"/>
    <w:rsid w:val="0058482E"/>
    <w:rsid w:val="00585D60"/>
    <w:rsid w:val="00585D67"/>
    <w:rsid w:val="005860C7"/>
    <w:rsid w:val="005878C1"/>
    <w:rsid w:val="00587AA4"/>
    <w:rsid w:val="0059000C"/>
    <w:rsid w:val="005904B5"/>
    <w:rsid w:val="005909A7"/>
    <w:rsid w:val="00593066"/>
    <w:rsid w:val="00593462"/>
    <w:rsid w:val="0059748F"/>
    <w:rsid w:val="005A390E"/>
    <w:rsid w:val="005B0679"/>
    <w:rsid w:val="005B1071"/>
    <w:rsid w:val="005B1437"/>
    <w:rsid w:val="005B1BF4"/>
    <w:rsid w:val="005B3920"/>
    <w:rsid w:val="005B3E02"/>
    <w:rsid w:val="005B4F91"/>
    <w:rsid w:val="005B5072"/>
    <w:rsid w:val="005B6024"/>
    <w:rsid w:val="005C0E19"/>
    <w:rsid w:val="005C24F9"/>
    <w:rsid w:val="005C36AA"/>
    <w:rsid w:val="005C3D0F"/>
    <w:rsid w:val="005C4166"/>
    <w:rsid w:val="005D0EF2"/>
    <w:rsid w:val="005D3D39"/>
    <w:rsid w:val="005D6203"/>
    <w:rsid w:val="005E1120"/>
    <w:rsid w:val="005E15A7"/>
    <w:rsid w:val="005E35A1"/>
    <w:rsid w:val="005E428A"/>
    <w:rsid w:val="005E43E0"/>
    <w:rsid w:val="005E6C5F"/>
    <w:rsid w:val="005E7A5C"/>
    <w:rsid w:val="005E7A6C"/>
    <w:rsid w:val="005F03B4"/>
    <w:rsid w:val="005F0629"/>
    <w:rsid w:val="005F3F47"/>
    <w:rsid w:val="005F4F5C"/>
    <w:rsid w:val="005F6F12"/>
    <w:rsid w:val="005F74CE"/>
    <w:rsid w:val="00600731"/>
    <w:rsid w:val="00600C49"/>
    <w:rsid w:val="00602A97"/>
    <w:rsid w:val="00603AF0"/>
    <w:rsid w:val="00606CE7"/>
    <w:rsid w:val="006135B0"/>
    <w:rsid w:val="00613DF0"/>
    <w:rsid w:val="00614EA7"/>
    <w:rsid w:val="00617347"/>
    <w:rsid w:val="006178A6"/>
    <w:rsid w:val="00620085"/>
    <w:rsid w:val="00622FFF"/>
    <w:rsid w:val="00625DAA"/>
    <w:rsid w:val="00626B55"/>
    <w:rsid w:val="006270FA"/>
    <w:rsid w:val="006305D1"/>
    <w:rsid w:val="00631E06"/>
    <w:rsid w:val="006354C3"/>
    <w:rsid w:val="006354D4"/>
    <w:rsid w:val="00636B14"/>
    <w:rsid w:val="00640165"/>
    <w:rsid w:val="00641900"/>
    <w:rsid w:val="006419B1"/>
    <w:rsid w:val="006425F6"/>
    <w:rsid w:val="0064417A"/>
    <w:rsid w:val="00645613"/>
    <w:rsid w:val="00646062"/>
    <w:rsid w:val="00646B2C"/>
    <w:rsid w:val="0065043E"/>
    <w:rsid w:val="0065205D"/>
    <w:rsid w:val="0065269B"/>
    <w:rsid w:val="006534B0"/>
    <w:rsid w:val="00654933"/>
    <w:rsid w:val="006554A4"/>
    <w:rsid w:val="00661222"/>
    <w:rsid w:val="00662735"/>
    <w:rsid w:val="006639D6"/>
    <w:rsid w:val="00663AFF"/>
    <w:rsid w:val="006679A1"/>
    <w:rsid w:val="00667B13"/>
    <w:rsid w:val="00670872"/>
    <w:rsid w:val="00670D66"/>
    <w:rsid w:val="00670D6D"/>
    <w:rsid w:val="006714F3"/>
    <w:rsid w:val="0067253F"/>
    <w:rsid w:val="00673FF3"/>
    <w:rsid w:val="0067465C"/>
    <w:rsid w:val="00674A75"/>
    <w:rsid w:val="006750FA"/>
    <w:rsid w:val="00675F7B"/>
    <w:rsid w:val="00677822"/>
    <w:rsid w:val="00681431"/>
    <w:rsid w:val="00681438"/>
    <w:rsid w:val="0068435D"/>
    <w:rsid w:val="00684B63"/>
    <w:rsid w:val="0068679B"/>
    <w:rsid w:val="00686877"/>
    <w:rsid w:val="00687BB6"/>
    <w:rsid w:val="0069727F"/>
    <w:rsid w:val="006A128F"/>
    <w:rsid w:val="006A218F"/>
    <w:rsid w:val="006A2612"/>
    <w:rsid w:val="006A2A51"/>
    <w:rsid w:val="006A4B0E"/>
    <w:rsid w:val="006B01C9"/>
    <w:rsid w:val="006B26CE"/>
    <w:rsid w:val="006C0186"/>
    <w:rsid w:val="006C191D"/>
    <w:rsid w:val="006C1F82"/>
    <w:rsid w:val="006C20A5"/>
    <w:rsid w:val="006C2E61"/>
    <w:rsid w:val="006D0C7A"/>
    <w:rsid w:val="006D3D27"/>
    <w:rsid w:val="006D5128"/>
    <w:rsid w:val="006E11E8"/>
    <w:rsid w:val="006E1422"/>
    <w:rsid w:val="006E1C96"/>
    <w:rsid w:val="006E39D6"/>
    <w:rsid w:val="006E490A"/>
    <w:rsid w:val="006E6948"/>
    <w:rsid w:val="006F0FA5"/>
    <w:rsid w:val="006F46E5"/>
    <w:rsid w:val="006F493D"/>
    <w:rsid w:val="006F5EC0"/>
    <w:rsid w:val="00700531"/>
    <w:rsid w:val="0070097A"/>
    <w:rsid w:val="0070176C"/>
    <w:rsid w:val="007048AA"/>
    <w:rsid w:val="00707243"/>
    <w:rsid w:val="00711157"/>
    <w:rsid w:val="007116C9"/>
    <w:rsid w:val="00711CC9"/>
    <w:rsid w:val="00714DE0"/>
    <w:rsid w:val="00716C38"/>
    <w:rsid w:val="00716D9E"/>
    <w:rsid w:val="0071761E"/>
    <w:rsid w:val="00717B4A"/>
    <w:rsid w:val="00720C04"/>
    <w:rsid w:val="00720CF3"/>
    <w:rsid w:val="00721922"/>
    <w:rsid w:val="00722D1F"/>
    <w:rsid w:val="00723459"/>
    <w:rsid w:val="007236BD"/>
    <w:rsid w:val="007238D6"/>
    <w:rsid w:val="0072627B"/>
    <w:rsid w:val="00727B44"/>
    <w:rsid w:val="00732F71"/>
    <w:rsid w:val="00732FD7"/>
    <w:rsid w:val="00734599"/>
    <w:rsid w:val="00735669"/>
    <w:rsid w:val="00735C42"/>
    <w:rsid w:val="0073689F"/>
    <w:rsid w:val="00736A1E"/>
    <w:rsid w:val="00736C47"/>
    <w:rsid w:val="00736CCB"/>
    <w:rsid w:val="007376A9"/>
    <w:rsid w:val="00737C4B"/>
    <w:rsid w:val="00740374"/>
    <w:rsid w:val="007403D8"/>
    <w:rsid w:val="00743161"/>
    <w:rsid w:val="007436E7"/>
    <w:rsid w:val="00746E02"/>
    <w:rsid w:val="00746F74"/>
    <w:rsid w:val="00747F92"/>
    <w:rsid w:val="00750297"/>
    <w:rsid w:val="00756580"/>
    <w:rsid w:val="007577C4"/>
    <w:rsid w:val="00757A70"/>
    <w:rsid w:val="00757DA3"/>
    <w:rsid w:val="00760945"/>
    <w:rsid w:val="007615CD"/>
    <w:rsid w:val="00762C2B"/>
    <w:rsid w:val="0076394A"/>
    <w:rsid w:val="00765239"/>
    <w:rsid w:val="00766EA6"/>
    <w:rsid w:val="00767ED1"/>
    <w:rsid w:val="00770ADD"/>
    <w:rsid w:val="007712B5"/>
    <w:rsid w:val="007712C4"/>
    <w:rsid w:val="007715AC"/>
    <w:rsid w:val="00773505"/>
    <w:rsid w:val="007745B6"/>
    <w:rsid w:val="00781451"/>
    <w:rsid w:val="00781F4E"/>
    <w:rsid w:val="007863C6"/>
    <w:rsid w:val="00790630"/>
    <w:rsid w:val="00794A9B"/>
    <w:rsid w:val="00796442"/>
    <w:rsid w:val="007978CA"/>
    <w:rsid w:val="00797DDE"/>
    <w:rsid w:val="007A0482"/>
    <w:rsid w:val="007A2078"/>
    <w:rsid w:val="007A4A0D"/>
    <w:rsid w:val="007A4D1D"/>
    <w:rsid w:val="007A4DFF"/>
    <w:rsid w:val="007A5ED1"/>
    <w:rsid w:val="007A6885"/>
    <w:rsid w:val="007A78DC"/>
    <w:rsid w:val="007B0751"/>
    <w:rsid w:val="007B186A"/>
    <w:rsid w:val="007B40E0"/>
    <w:rsid w:val="007B4485"/>
    <w:rsid w:val="007B4A9D"/>
    <w:rsid w:val="007B675A"/>
    <w:rsid w:val="007B728B"/>
    <w:rsid w:val="007C1675"/>
    <w:rsid w:val="007C445B"/>
    <w:rsid w:val="007C5F40"/>
    <w:rsid w:val="007C6E68"/>
    <w:rsid w:val="007D20BC"/>
    <w:rsid w:val="007D3004"/>
    <w:rsid w:val="007D395B"/>
    <w:rsid w:val="007D3A7C"/>
    <w:rsid w:val="007D45D5"/>
    <w:rsid w:val="007D74BB"/>
    <w:rsid w:val="007D74D4"/>
    <w:rsid w:val="007E0FA8"/>
    <w:rsid w:val="007E173C"/>
    <w:rsid w:val="007E1755"/>
    <w:rsid w:val="007E3921"/>
    <w:rsid w:val="007E6107"/>
    <w:rsid w:val="007E672D"/>
    <w:rsid w:val="007F33BE"/>
    <w:rsid w:val="007F34DD"/>
    <w:rsid w:val="007F55CB"/>
    <w:rsid w:val="007F5FC0"/>
    <w:rsid w:val="00802444"/>
    <w:rsid w:val="00802555"/>
    <w:rsid w:val="00802BE0"/>
    <w:rsid w:val="00802F1B"/>
    <w:rsid w:val="0080447C"/>
    <w:rsid w:val="008049A4"/>
    <w:rsid w:val="00806662"/>
    <w:rsid w:val="00807569"/>
    <w:rsid w:val="00811F0D"/>
    <w:rsid w:val="0081531C"/>
    <w:rsid w:val="008160BB"/>
    <w:rsid w:val="00820D1B"/>
    <w:rsid w:val="008226F2"/>
    <w:rsid w:val="00823EE9"/>
    <w:rsid w:val="0082474B"/>
    <w:rsid w:val="00826483"/>
    <w:rsid w:val="00827DB1"/>
    <w:rsid w:val="00830A74"/>
    <w:rsid w:val="00830FA6"/>
    <w:rsid w:val="00831C5C"/>
    <w:rsid w:val="00832BCC"/>
    <w:rsid w:val="0083592C"/>
    <w:rsid w:val="008366A4"/>
    <w:rsid w:val="008411C6"/>
    <w:rsid w:val="008428FB"/>
    <w:rsid w:val="00845231"/>
    <w:rsid w:val="00846B1E"/>
    <w:rsid w:val="00847ED2"/>
    <w:rsid w:val="0085124C"/>
    <w:rsid w:val="00852970"/>
    <w:rsid w:val="00854BA4"/>
    <w:rsid w:val="00856E2C"/>
    <w:rsid w:val="0086414B"/>
    <w:rsid w:val="00864CB9"/>
    <w:rsid w:val="00864F0B"/>
    <w:rsid w:val="0086698B"/>
    <w:rsid w:val="00866DDA"/>
    <w:rsid w:val="008677DC"/>
    <w:rsid w:val="00870079"/>
    <w:rsid w:val="00871937"/>
    <w:rsid w:val="008737C2"/>
    <w:rsid w:val="0087557F"/>
    <w:rsid w:val="0087579E"/>
    <w:rsid w:val="008776F5"/>
    <w:rsid w:val="00880156"/>
    <w:rsid w:val="00880E83"/>
    <w:rsid w:val="00882428"/>
    <w:rsid w:val="00883A51"/>
    <w:rsid w:val="00883E13"/>
    <w:rsid w:val="00885549"/>
    <w:rsid w:val="00885D4C"/>
    <w:rsid w:val="008868D1"/>
    <w:rsid w:val="0088701E"/>
    <w:rsid w:val="00893362"/>
    <w:rsid w:val="00894791"/>
    <w:rsid w:val="008949CE"/>
    <w:rsid w:val="008964E9"/>
    <w:rsid w:val="0089756A"/>
    <w:rsid w:val="00897790"/>
    <w:rsid w:val="008A10D7"/>
    <w:rsid w:val="008A2FF0"/>
    <w:rsid w:val="008A3D17"/>
    <w:rsid w:val="008A67DE"/>
    <w:rsid w:val="008A74E4"/>
    <w:rsid w:val="008B1EB6"/>
    <w:rsid w:val="008B1F11"/>
    <w:rsid w:val="008B28BC"/>
    <w:rsid w:val="008B37BE"/>
    <w:rsid w:val="008B445B"/>
    <w:rsid w:val="008B60D2"/>
    <w:rsid w:val="008B6573"/>
    <w:rsid w:val="008C093B"/>
    <w:rsid w:val="008C1592"/>
    <w:rsid w:val="008C1B03"/>
    <w:rsid w:val="008C2F0F"/>
    <w:rsid w:val="008C486F"/>
    <w:rsid w:val="008C5E82"/>
    <w:rsid w:val="008C7489"/>
    <w:rsid w:val="008D4052"/>
    <w:rsid w:val="008D4107"/>
    <w:rsid w:val="008D6045"/>
    <w:rsid w:val="008D737A"/>
    <w:rsid w:val="008D74F7"/>
    <w:rsid w:val="008D7DD1"/>
    <w:rsid w:val="008E0AE9"/>
    <w:rsid w:val="008E1BA0"/>
    <w:rsid w:val="008E1DF5"/>
    <w:rsid w:val="008E20F8"/>
    <w:rsid w:val="008E2509"/>
    <w:rsid w:val="008E2E38"/>
    <w:rsid w:val="008E4BDF"/>
    <w:rsid w:val="008E6180"/>
    <w:rsid w:val="008E660D"/>
    <w:rsid w:val="008F3C1E"/>
    <w:rsid w:val="008F4BFB"/>
    <w:rsid w:val="008F56FF"/>
    <w:rsid w:val="008F597B"/>
    <w:rsid w:val="008F7906"/>
    <w:rsid w:val="0090222C"/>
    <w:rsid w:val="00903908"/>
    <w:rsid w:val="009041F6"/>
    <w:rsid w:val="009051BA"/>
    <w:rsid w:val="0090640B"/>
    <w:rsid w:val="00906461"/>
    <w:rsid w:val="00906D5B"/>
    <w:rsid w:val="00911B10"/>
    <w:rsid w:val="009127EB"/>
    <w:rsid w:val="00916B49"/>
    <w:rsid w:val="0091741E"/>
    <w:rsid w:val="00920745"/>
    <w:rsid w:val="0092121A"/>
    <w:rsid w:val="0092252E"/>
    <w:rsid w:val="009306F5"/>
    <w:rsid w:val="009308CD"/>
    <w:rsid w:val="009322B4"/>
    <w:rsid w:val="009324CC"/>
    <w:rsid w:val="00932A61"/>
    <w:rsid w:val="00934228"/>
    <w:rsid w:val="00934715"/>
    <w:rsid w:val="00935719"/>
    <w:rsid w:val="00940156"/>
    <w:rsid w:val="009406AF"/>
    <w:rsid w:val="00940C3E"/>
    <w:rsid w:val="009421E6"/>
    <w:rsid w:val="0094342D"/>
    <w:rsid w:val="00944984"/>
    <w:rsid w:val="00945E42"/>
    <w:rsid w:val="00947098"/>
    <w:rsid w:val="009514D4"/>
    <w:rsid w:val="009541B2"/>
    <w:rsid w:val="00955072"/>
    <w:rsid w:val="009568E7"/>
    <w:rsid w:val="009573CD"/>
    <w:rsid w:val="00957EB7"/>
    <w:rsid w:val="009620BE"/>
    <w:rsid w:val="009620ED"/>
    <w:rsid w:val="0096472B"/>
    <w:rsid w:val="009654B0"/>
    <w:rsid w:val="009662A2"/>
    <w:rsid w:val="00967BAB"/>
    <w:rsid w:val="00967F6D"/>
    <w:rsid w:val="009715EE"/>
    <w:rsid w:val="00975E09"/>
    <w:rsid w:val="00976A26"/>
    <w:rsid w:val="00982A1D"/>
    <w:rsid w:val="00982F9B"/>
    <w:rsid w:val="00983AC8"/>
    <w:rsid w:val="00984014"/>
    <w:rsid w:val="0098504C"/>
    <w:rsid w:val="00986EED"/>
    <w:rsid w:val="00991E82"/>
    <w:rsid w:val="00992003"/>
    <w:rsid w:val="009931E8"/>
    <w:rsid w:val="00995B52"/>
    <w:rsid w:val="009960C2"/>
    <w:rsid w:val="00996BD9"/>
    <w:rsid w:val="00996E05"/>
    <w:rsid w:val="009A127D"/>
    <w:rsid w:val="009A13C7"/>
    <w:rsid w:val="009A169E"/>
    <w:rsid w:val="009A28CD"/>
    <w:rsid w:val="009A44ED"/>
    <w:rsid w:val="009A4899"/>
    <w:rsid w:val="009A5B37"/>
    <w:rsid w:val="009A63B6"/>
    <w:rsid w:val="009A7384"/>
    <w:rsid w:val="009B0F0F"/>
    <w:rsid w:val="009B265D"/>
    <w:rsid w:val="009B4A01"/>
    <w:rsid w:val="009B580B"/>
    <w:rsid w:val="009B6357"/>
    <w:rsid w:val="009B7785"/>
    <w:rsid w:val="009B7A87"/>
    <w:rsid w:val="009C045C"/>
    <w:rsid w:val="009C29D7"/>
    <w:rsid w:val="009C2FB8"/>
    <w:rsid w:val="009D04D4"/>
    <w:rsid w:val="009D1210"/>
    <w:rsid w:val="009D223F"/>
    <w:rsid w:val="009D2291"/>
    <w:rsid w:val="009D22BC"/>
    <w:rsid w:val="009D550D"/>
    <w:rsid w:val="009D5972"/>
    <w:rsid w:val="009D6347"/>
    <w:rsid w:val="009D7E7B"/>
    <w:rsid w:val="009E101F"/>
    <w:rsid w:val="009E1041"/>
    <w:rsid w:val="009E2D3A"/>
    <w:rsid w:val="009E3D5D"/>
    <w:rsid w:val="009E40B6"/>
    <w:rsid w:val="009E5048"/>
    <w:rsid w:val="009E54A6"/>
    <w:rsid w:val="009E6CF8"/>
    <w:rsid w:val="009E78FC"/>
    <w:rsid w:val="009F01EB"/>
    <w:rsid w:val="009F2403"/>
    <w:rsid w:val="009F36E3"/>
    <w:rsid w:val="009F5BB4"/>
    <w:rsid w:val="009F68AD"/>
    <w:rsid w:val="009F6EEB"/>
    <w:rsid w:val="009F7610"/>
    <w:rsid w:val="00A00BA4"/>
    <w:rsid w:val="00A016B6"/>
    <w:rsid w:val="00A01E13"/>
    <w:rsid w:val="00A01E7C"/>
    <w:rsid w:val="00A02FAE"/>
    <w:rsid w:val="00A0517E"/>
    <w:rsid w:val="00A05B8F"/>
    <w:rsid w:val="00A07DBA"/>
    <w:rsid w:val="00A10EFE"/>
    <w:rsid w:val="00A11712"/>
    <w:rsid w:val="00A11A93"/>
    <w:rsid w:val="00A12BC0"/>
    <w:rsid w:val="00A12E31"/>
    <w:rsid w:val="00A152DA"/>
    <w:rsid w:val="00A17AD5"/>
    <w:rsid w:val="00A20ACD"/>
    <w:rsid w:val="00A225D3"/>
    <w:rsid w:val="00A22A3A"/>
    <w:rsid w:val="00A23447"/>
    <w:rsid w:val="00A235BB"/>
    <w:rsid w:val="00A24AA7"/>
    <w:rsid w:val="00A24F0B"/>
    <w:rsid w:val="00A25C75"/>
    <w:rsid w:val="00A26FDD"/>
    <w:rsid w:val="00A27687"/>
    <w:rsid w:val="00A27BF7"/>
    <w:rsid w:val="00A27F83"/>
    <w:rsid w:val="00A309CE"/>
    <w:rsid w:val="00A30ED6"/>
    <w:rsid w:val="00A32D46"/>
    <w:rsid w:val="00A32FB6"/>
    <w:rsid w:val="00A34A74"/>
    <w:rsid w:val="00A3614C"/>
    <w:rsid w:val="00A376B0"/>
    <w:rsid w:val="00A37880"/>
    <w:rsid w:val="00A37E7E"/>
    <w:rsid w:val="00A42F9E"/>
    <w:rsid w:val="00A44253"/>
    <w:rsid w:val="00A45EF7"/>
    <w:rsid w:val="00A46385"/>
    <w:rsid w:val="00A468FA"/>
    <w:rsid w:val="00A46C55"/>
    <w:rsid w:val="00A47494"/>
    <w:rsid w:val="00A474FB"/>
    <w:rsid w:val="00A475FA"/>
    <w:rsid w:val="00A47E38"/>
    <w:rsid w:val="00A53396"/>
    <w:rsid w:val="00A536A8"/>
    <w:rsid w:val="00A57D45"/>
    <w:rsid w:val="00A64631"/>
    <w:rsid w:val="00A7133C"/>
    <w:rsid w:val="00A71CC7"/>
    <w:rsid w:val="00A72383"/>
    <w:rsid w:val="00A74216"/>
    <w:rsid w:val="00A74B16"/>
    <w:rsid w:val="00A75817"/>
    <w:rsid w:val="00A75A45"/>
    <w:rsid w:val="00A77E29"/>
    <w:rsid w:val="00A82185"/>
    <w:rsid w:val="00A84944"/>
    <w:rsid w:val="00A8709E"/>
    <w:rsid w:val="00A90764"/>
    <w:rsid w:val="00A91E12"/>
    <w:rsid w:val="00A92FBD"/>
    <w:rsid w:val="00A9426C"/>
    <w:rsid w:val="00A9433F"/>
    <w:rsid w:val="00A96164"/>
    <w:rsid w:val="00A969A7"/>
    <w:rsid w:val="00AA0DE2"/>
    <w:rsid w:val="00AA273E"/>
    <w:rsid w:val="00AA309B"/>
    <w:rsid w:val="00AA3630"/>
    <w:rsid w:val="00AA48A1"/>
    <w:rsid w:val="00AA4F27"/>
    <w:rsid w:val="00AA5297"/>
    <w:rsid w:val="00AA675E"/>
    <w:rsid w:val="00AB16EF"/>
    <w:rsid w:val="00AB427A"/>
    <w:rsid w:val="00AB52D3"/>
    <w:rsid w:val="00AB5C99"/>
    <w:rsid w:val="00AB5D1B"/>
    <w:rsid w:val="00AB6E19"/>
    <w:rsid w:val="00AB755F"/>
    <w:rsid w:val="00AB792D"/>
    <w:rsid w:val="00AC077B"/>
    <w:rsid w:val="00AC1F33"/>
    <w:rsid w:val="00AC27FC"/>
    <w:rsid w:val="00AC3188"/>
    <w:rsid w:val="00AC35A5"/>
    <w:rsid w:val="00AC385C"/>
    <w:rsid w:val="00AC474E"/>
    <w:rsid w:val="00AC4BEB"/>
    <w:rsid w:val="00AC68C9"/>
    <w:rsid w:val="00AC70DE"/>
    <w:rsid w:val="00AD16CB"/>
    <w:rsid w:val="00AD2D74"/>
    <w:rsid w:val="00AD3232"/>
    <w:rsid w:val="00AD376E"/>
    <w:rsid w:val="00AD3E0B"/>
    <w:rsid w:val="00AD3EF5"/>
    <w:rsid w:val="00AD58D0"/>
    <w:rsid w:val="00AD5C98"/>
    <w:rsid w:val="00AD5D86"/>
    <w:rsid w:val="00AD6F67"/>
    <w:rsid w:val="00AD7A19"/>
    <w:rsid w:val="00AD7A5B"/>
    <w:rsid w:val="00AD7F56"/>
    <w:rsid w:val="00AE031A"/>
    <w:rsid w:val="00AE0D1F"/>
    <w:rsid w:val="00AE13A5"/>
    <w:rsid w:val="00AE2E54"/>
    <w:rsid w:val="00AE49D7"/>
    <w:rsid w:val="00AF03A9"/>
    <w:rsid w:val="00AF05E2"/>
    <w:rsid w:val="00AF1C07"/>
    <w:rsid w:val="00AF4A5D"/>
    <w:rsid w:val="00AF4BDB"/>
    <w:rsid w:val="00B00AD9"/>
    <w:rsid w:val="00B0372D"/>
    <w:rsid w:val="00B039F2"/>
    <w:rsid w:val="00B0508B"/>
    <w:rsid w:val="00B06F98"/>
    <w:rsid w:val="00B1342E"/>
    <w:rsid w:val="00B13789"/>
    <w:rsid w:val="00B15257"/>
    <w:rsid w:val="00B1562F"/>
    <w:rsid w:val="00B175CE"/>
    <w:rsid w:val="00B17659"/>
    <w:rsid w:val="00B177D0"/>
    <w:rsid w:val="00B20397"/>
    <w:rsid w:val="00B205FC"/>
    <w:rsid w:val="00B20627"/>
    <w:rsid w:val="00B206D3"/>
    <w:rsid w:val="00B20AA5"/>
    <w:rsid w:val="00B25C9D"/>
    <w:rsid w:val="00B26219"/>
    <w:rsid w:val="00B3046D"/>
    <w:rsid w:val="00B3487C"/>
    <w:rsid w:val="00B35DCE"/>
    <w:rsid w:val="00B36B5D"/>
    <w:rsid w:val="00B37DAD"/>
    <w:rsid w:val="00B408E5"/>
    <w:rsid w:val="00B43547"/>
    <w:rsid w:val="00B44E87"/>
    <w:rsid w:val="00B45A8B"/>
    <w:rsid w:val="00B52740"/>
    <w:rsid w:val="00B546BB"/>
    <w:rsid w:val="00B61725"/>
    <w:rsid w:val="00B62CD5"/>
    <w:rsid w:val="00B64178"/>
    <w:rsid w:val="00B64CC1"/>
    <w:rsid w:val="00B6762D"/>
    <w:rsid w:val="00B72BFF"/>
    <w:rsid w:val="00B73895"/>
    <w:rsid w:val="00B73EC0"/>
    <w:rsid w:val="00B74215"/>
    <w:rsid w:val="00B74850"/>
    <w:rsid w:val="00B77114"/>
    <w:rsid w:val="00B91C7E"/>
    <w:rsid w:val="00B92871"/>
    <w:rsid w:val="00B92A20"/>
    <w:rsid w:val="00B9662C"/>
    <w:rsid w:val="00B96F9B"/>
    <w:rsid w:val="00BA0277"/>
    <w:rsid w:val="00BA064A"/>
    <w:rsid w:val="00BA10C8"/>
    <w:rsid w:val="00BA2F67"/>
    <w:rsid w:val="00BA360C"/>
    <w:rsid w:val="00BA3B87"/>
    <w:rsid w:val="00BA3F95"/>
    <w:rsid w:val="00BA4FB7"/>
    <w:rsid w:val="00BA5351"/>
    <w:rsid w:val="00BA55B6"/>
    <w:rsid w:val="00BA640B"/>
    <w:rsid w:val="00BB1905"/>
    <w:rsid w:val="00BB2567"/>
    <w:rsid w:val="00BB3608"/>
    <w:rsid w:val="00BB47B0"/>
    <w:rsid w:val="00BB6F21"/>
    <w:rsid w:val="00BC1D18"/>
    <w:rsid w:val="00BC26CC"/>
    <w:rsid w:val="00BC4568"/>
    <w:rsid w:val="00BC47E4"/>
    <w:rsid w:val="00BC51EC"/>
    <w:rsid w:val="00BD1562"/>
    <w:rsid w:val="00BD27D7"/>
    <w:rsid w:val="00BD2A4D"/>
    <w:rsid w:val="00BD7709"/>
    <w:rsid w:val="00BD7BAA"/>
    <w:rsid w:val="00BE0765"/>
    <w:rsid w:val="00BE0B13"/>
    <w:rsid w:val="00BE1855"/>
    <w:rsid w:val="00BE2EF0"/>
    <w:rsid w:val="00BE387B"/>
    <w:rsid w:val="00BE3FBF"/>
    <w:rsid w:val="00BE4006"/>
    <w:rsid w:val="00BE48FE"/>
    <w:rsid w:val="00BE5D9D"/>
    <w:rsid w:val="00BE5E64"/>
    <w:rsid w:val="00BE6B9B"/>
    <w:rsid w:val="00BE7B0E"/>
    <w:rsid w:val="00BF079B"/>
    <w:rsid w:val="00BF49B2"/>
    <w:rsid w:val="00BF6EA6"/>
    <w:rsid w:val="00C01D6A"/>
    <w:rsid w:val="00C02E1A"/>
    <w:rsid w:val="00C04BB4"/>
    <w:rsid w:val="00C075E4"/>
    <w:rsid w:val="00C079C3"/>
    <w:rsid w:val="00C07BE3"/>
    <w:rsid w:val="00C11086"/>
    <w:rsid w:val="00C1165B"/>
    <w:rsid w:val="00C12D72"/>
    <w:rsid w:val="00C12F86"/>
    <w:rsid w:val="00C15A27"/>
    <w:rsid w:val="00C20CE0"/>
    <w:rsid w:val="00C23C2E"/>
    <w:rsid w:val="00C27724"/>
    <w:rsid w:val="00C30316"/>
    <w:rsid w:val="00C3158E"/>
    <w:rsid w:val="00C31921"/>
    <w:rsid w:val="00C3228D"/>
    <w:rsid w:val="00C325C9"/>
    <w:rsid w:val="00C32C42"/>
    <w:rsid w:val="00C32CF2"/>
    <w:rsid w:val="00C36EC4"/>
    <w:rsid w:val="00C40ACB"/>
    <w:rsid w:val="00C41EA7"/>
    <w:rsid w:val="00C45986"/>
    <w:rsid w:val="00C47AAC"/>
    <w:rsid w:val="00C47F66"/>
    <w:rsid w:val="00C51233"/>
    <w:rsid w:val="00C51EFC"/>
    <w:rsid w:val="00C52E13"/>
    <w:rsid w:val="00C5333A"/>
    <w:rsid w:val="00C5554E"/>
    <w:rsid w:val="00C558B7"/>
    <w:rsid w:val="00C56346"/>
    <w:rsid w:val="00C5680C"/>
    <w:rsid w:val="00C572F0"/>
    <w:rsid w:val="00C57A34"/>
    <w:rsid w:val="00C57C4F"/>
    <w:rsid w:val="00C6176E"/>
    <w:rsid w:val="00C627D8"/>
    <w:rsid w:val="00C63DE7"/>
    <w:rsid w:val="00C67815"/>
    <w:rsid w:val="00C73A2D"/>
    <w:rsid w:val="00C741E1"/>
    <w:rsid w:val="00C76C52"/>
    <w:rsid w:val="00C8064D"/>
    <w:rsid w:val="00C80D9A"/>
    <w:rsid w:val="00C81008"/>
    <w:rsid w:val="00C854D8"/>
    <w:rsid w:val="00C85DFE"/>
    <w:rsid w:val="00C86C13"/>
    <w:rsid w:val="00C8792B"/>
    <w:rsid w:val="00C93096"/>
    <w:rsid w:val="00C963B1"/>
    <w:rsid w:val="00C96AE7"/>
    <w:rsid w:val="00C9736F"/>
    <w:rsid w:val="00C97622"/>
    <w:rsid w:val="00CA0A99"/>
    <w:rsid w:val="00CA0D62"/>
    <w:rsid w:val="00CA0E5A"/>
    <w:rsid w:val="00CA0F62"/>
    <w:rsid w:val="00CA1BA9"/>
    <w:rsid w:val="00CA1BF0"/>
    <w:rsid w:val="00CA2046"/>
    <w:rsid w:val="00CA3091"/>
    <w:rsid w:val="00CA69EE"/>
    <w:rsid w:val="00CA6E74"/>
    <w:rsid w:val="00CA7EC7"/>
    <w:rsid w:val="00CB083B"/>
    <w:rsid w:val="00CB1754"/>
    <w:rsid w:val="00CB30A0"/>
    <w:rsid w:val="00CB3767"/>
    <w:rsid w:val="00CB5632"/>
    <w:rsid w:val="00CB7FDD"/>
    <w:rsid w:val="00CC22FA"/>
    <w:rsid w:val="00CC23D4"/>
    <w:rsid w:val="00CD29D3"/>
    <w:rsid w:val="00CD3AFC"/>
    <w:rsid w:val="00CD4018"/>
    <w:rsid w:val="00CD4965"/>
    <w:rsid w:val="00CD6289"/>
    <w:rsid w:val="00CD794A"/>
    <w:rsid w:val="00CD7D01"/>
    <w:rsid w:val="00CE294D"/>
    <w:rsid w:val="00CE6CB9"/>
    <w:rsid w:val="00CE7E93"/>
    <w:rsid w:val="00CF0E06"/>
    <w:rsid w:val="00CF21FC"/>
    <w:rsid w:val="00CF4149"/>
    <w:rsid w:val="00CF534C"/>
    <w:rsid w:val="00D0015C"/>
    <w:rsid w:val="00D00491"/>
    <w:rsid w:val="00D02015"/>
    <w:rsid w:val="00D025FD"/>
    <w:rsid w:val="00D05B3A"/>
    <w:rsid w:val="00D05C74"/>
    <w:rsid w:val="00D065BC"/>
    <w:rsid w:val="00D13898"/>
    <w:rsid w:val="00D1391E"/>
    <w:rsid w:val="00D154B2"/>
    <w:rsid w:val="00D20181"/>
    <w:rsid w:val="00D21DD8"/>
    <w:rsid w:val="00D2223E"/>
    <w:rsid w:val="00D2463F"/>
    <w:rsid w:val="00D26294"/>
    <w:rsid w:val="00D2690B"/>
    <w:rsid w:val="00D3041D"/>
    <w:rsid w:val="00D30CE7"/>
    <w:rsid w:val="00D31B39"/>
    <w:rsid w:val="00D32BD9"/>
    <w:rsid w:val="00D37060"/>
    <w:rsid w:val="00D41483"/>
    <w:rsid w:val="00D420A7"/>
    <w:rsid w:val="00D42246"/>
    <w:rsid w:val="00D42C43"/>
    <w:rsid w:val="00D4356E"/>
    <w:rsid w:val="00D43FFF"/>
    <w:rsid w:val="00D471EE"/>
    <w:rsid w:val="00D476C2"/>
    <w:rsid w:val="00D51D75"/>
    <w:rsid w:val="00D53ADE"/>
    <w:rsid w:val="00D53F8D"/>
    <w:rsid w:val="00D546E3"/>
    <w:rsid w:val="00D54808"/>
    <w:rsid w:val="00D56E03"/>
    <w:rsid w:val="00D628B4"/>
    <w:rsid w:val="00D64AD4"/>
    <w:rsid w:val="00D6530A"/>
    <w:rsid w:val="00D65CD4"/>
    <w:rsid w:val="00D679A2"/>
    <w:rsid w:val="00D67E0A"/>
    <w:rsid w:val="00D704AA"/>
    <w:rsid w:val="00D722D0"/>
    <w:rsid w:val="00D724F7"/>
    <w:rsid w:val="00D72516"/>
    <w:rsid w:val="00D73FA9"/>
    <w:rsid w:val="00D74BE5"/>
    <w:rsid w:val="00D76B87"/>
    <w:rsid w:val="00D824DD"/>
    <w:rsid w:val="00D84ED9"/>
    <w:rsid w:val="00D84F9F"/>
    <w:rsid w:val="00D90DA9"/>
    <w:rsid w:val="00D92378"/>
    <w:rsid w:val="00D9341E"/>
    <w:rsid w:val="00D93518"/>
    <w:rsid w:val="00D960BB"/>
    <w:rsid w:val="00DA02A8"/>
    <w:rsid w:val="00DA2307"/>
    <w:rsid w:val="00DA2634"/>
    <w:rsid w:val="00DA44D3"/>
    <w:rsid w:val="00DA6BE0"/>
    <w:rsid w:val="00DB3941"/>
    <w:rsid w:val="00DB56DB"/>
    <w:rsid w:val="00DB58CF"/>
    <w:rsid w:val="00DB5A55"/>
    <w:rsid w:val="00DB5E1C"/>
    <w:rsid w:val="00DB615D"/>
    <w:rsid w:val="00DB7837"/>
    <w:rsid w:val="00DB790E"/>
    <w:rsid w:val="00DC163C"/>
    <w:rsid w:val="00DC36D8"/>
    <w:rsid w:val="00DC4383"/>
    <w:rsid w:val="00DC4F8C"/>
    <w:rsid w:val="00DC5AB4"/>
    <w:rsid w:val="00DC6439"/>
    <w:rsid w:val="00DC6FE3"/>
    <w:rsid w:val="00DD1532"/>
    <w:rsid w:val="00DD15C2"/>
    <w:rsid w:val="00DD1D34"/>
    <w:rsid w:val="00DD50D5"/>
    <w:rsid w:val="00DD728F"/>
    <w:rsid w:val="00DD7CCB"/>
    <w:rsid w:val="00DE40BC"/>
    <w:rsid w:val="00DE4ADA"/>
    <w:rsid w:val="00DE660E"/>
    <w:rsid w:val="00DE7215"/>
    <w:rsid w:val="00DF0194"/>
    <w:rsid w:val="00DF09BE"/>
    <w:rsid w:val="00DF3199"/>
    <w:rsid w:val="00DF3369"/>
    <w:rsid w:val="00E03D42"/>
    <w:rsid w:val="00E05607"/>
    <w:rsid w:val="00E06C84"/>
    <w:rsid w:val="00E12D95"/>
    <w:rsid w:val="00E1371F"/>
    <w:rsid w:val="00E142E2"/>
    <w:rsid w:val="00E15BF8"/>
    <w:rsid w:val="00E16B48"/>
    <w:rsid w:val="00E176DB"/>
    <w:rsid w:val="00E1797C"/>
    <w:rsid w:val="00E17B4C"/>
    <w:rsid w:val="00E17D06"/>
    <w:rsid w:val="00E2000F"/>
    <w:rsid w:val="00E203E2"/>
    <w:rsid w:val="00E23368"/>
    <w:rsid w:val="00E23B69"/>
    <w:rsid w:val="00E26684"/>
    <w:rsid w:val="00E26C8D"/>
    <w:rsid w:val="00E306BC"/>
    <w:rsid w:val="00E31253"/>
    <w:rsid w:val="00E31B67"/>
    <w:rsid w:val="00E32FD6"/>
    <w:rsid w:val="00E375A1"/>
    <w:rsid w:val="00E4258D"/>
    <w:rsid w:val="00E45E2E"/>
    <w:rsid w:val="00E463B4"/>
    <w:rsid w:val="00E53A67"/>
    <w:rsid w:val="00E54511"/>
    <w:rsid w:val="00E569AD"/>
    <w:rsid w:val="00E572CE"/>
    <w:rsid w:val="00E572DA"/>
    <w:rsid w:val="00E57BA7"/>
    <w:rsid w:val="00E6044F"/>
    <w:rsid w:val="00E6080C"/>
    <w:rsid w:val="00E62375"/>
    <w:rsid w:val="00E63130"/>
    <w:rsid w:val="00E64191"/>
    <w:rsid w:val="00E65323"/>
    <w:rsid w:val="00E673C8"/>
    <w:rsid w:val="00E674B3"/>
    <w:rsid w:val="00E67C97"/>
    <w:rsid w:val="00E704DE"/>
    <w:rsid w:val="00E70550"/>
    <w:rsid w:val="00E70827"/>
    <w:rsid w:val="00E7109A"/>
    <w:rsid w:val="00E714B0"/>
    <w:rsid w:val="00E723B5"/>
    <w:rsid w:val="00E735D7"/>
    <w:rsid w:val="00E73FAC"/>
    <w:rsid w:val="00E74F78"/>
    <w:rsid w:val="00E75C3A"/>
    <w:rsid w:val="00E75D24"/>
    <w:rsid w:val="00E76E11"/>
    <w:rsid w:val="00E821C2"/>
    <w:rsid w:val="00E825D4"/>
    <w:rsid w:val="00E82899"/>
    <w:rsid w:val="00E863CF"/>
    <w:rsid w:val="00E87451"/>
    <w:rsid w:val="00E90A27"/>
    <w:rsid w:val="00E926F9"/>
    <w:rsid w:val="00E938D7"/>
    <w:rsid w:val="00E94D80"/>
    <w:rsid w:val="00E95260"/>
    <w:rsid w:val="00EA0003"/>
    <w:rsid w:val="00EA21E9"/>
    <w:rsid w:val="00EA2689"/>
    <w:rsid w:val="00EA33DA"/>
    <w:rsid w:val="00EA3E75"/>
    <w:rsid w:val="00EA3F4B"/>
    <w:rsid w:val="00EA62C3"/>
    <w:rsid w:val="00EA6ED3"/>
    <w:rsid w:val="00EA7375"/>
    <w:rsid w:val="00EA7A62"/>
    <w:rsid w:val="00EB0BE2"/>
    <w:rsid w:val="00EB16B2"/>
    <w:rsid w:val="00EB1E24"/>
    <w:rsid w:val="00EB4F1D"/>
    <w:rsid w:val="00EB61DC"/>
    <w:rsid w:val="00EB7B8F"/>
    <w:rsid w:val="00EC1055"/>
    <w:rsid w:val="00EC1139"/>
    <w:rsid w:val="00EC4605"/>
    <w:rsid w:val="00EC776A"/>
    <w:rsid w:val="00ED0188"/>
    <w:rsid w:val="00ED49A0"/>
    <w:rsid w:val="00ED7FBD"/>
    <w:rsid w:val="00EE5230"/>
    <w:rsid w:val="00EE579C"/>
    <w:rsid w:val="00EE72AC"/>
    <w:rsid w:val="00EE7EDA"/>
    <w:rsid w:val="00EF0056"/>
    <w:rsid w:val="00EF03C4"/>
    <w:rsid w:val="00EF2DBF"/>
    <w:rsid w:val="00EF3A2A"/>
    <w:rsid w:val="00EF417C"/>
    <w:rsid w:val="00EF53CB"/>
    <w:rsid w:val="00EF5AB0"/>
    <w:rsid w:val="00EF6AAD"/>
    <w:rsid w:val="00EF77B1"/>
    <w:rsid w:val="00F01284"/>
    <w:rsid w:val="00F02F14"/>
    <w:rsid w:val="00F033FB"/>
    <w:rsid w:val="00F03D6B"/>
    <w:rsid w:val="00F03E21"/>
    <w:rsid w:val="00F0426C"/>
    <w:rsid w:val="00F070D2"/>
    <w:rsid w:val="00F10305"/>
    <w:rsid w:val="00F11210"/>
    <w:rsid w:val="00F1283A"/>
    <w:rsid w:val="00F12CFE"/>
    <w:rsid w:val="00F13CC3"/>
    <w:rsid w:val="00F14D27"/>
    <w:rsid w:val="00F1514A"/>
    <w:rsid w:val="00F15865"/>
    <w:rsid w:val="00F207E5"/>
    <w:rsid w:val="00F20CBA"/>
    <w:rsid w:val="00F21226"/>
    <w:rsid w:val="00F219A4"/>
    <w:rsid w:val="00F21A09"/>
    <w:rsid w:val="00F22705"/>
    <w:rsid w:val="00F24A65"/>
    <w:rsid w:val="00F24C6E"/>
    <w:rsid w:val="00F30A58"/>
    <w:rsid w:val="00F312A5"/>
    <w:rsid w:val="00F3287C"/>
    <w:rsid w:val="00F32B01"/>
    <w:rsid w:val="00F362CA"/>
    <w:rsid w:val="00F36E32"/>
    <w:rsid w:val="00F3716B"/>
    <w:rsid w:val="00F41097"/>
    <w:rsid w:val="00F443A3"/>
    <w:rsid w:val="00F454F0"/>
    <w:rsid w:val="00F455D8"/>
    <w:rsid w:val="00F50FBD"/>
    <w:rsid w:val="00F515D5"/>
    <w:rsid w:val="00F51F24"/>
    <w:rsid w:val="00F54181"/>
    <w:rsid w:val="00F56130"/>
    <w:rsid w:val="00F56515"/>
    <w:rsid w:val="00F56D85"/>
    <w:rsid w:val="00F57588"/>
    <w:rsid w:val="00F61D1D"/>
    <w:rsid w:val="00F61E41"/>
    <w:rsid w:val="00F62EC1"/>
    <w:rsid w:val="00F63222"/>
    <w:rsid w:val="00F66DBC"/>
    <w:rsid w:val="00F712D1"/>
    <w:rsid w:val="00F71657"/>
    <w:rsid w:val="00F74B9D"/>
    <w:rsid w:val="00F74C80"/>
    <w:rsid w:val="00F77ACF"/>
    <w:rsid w:val="00F80020"/>
    <w:rsid w:val="00F81039"/>
    <w:rsid w:val="00F82BEE"/>
    <w:rsid w:val="00F83700"/>
    <w:rsid w:val="00F83918"/>
    <w:rsid w:val="00F8590C"/>
    <w:rsid w:val="00F85B6C"/>
    <w:rsid w:val="00F86B0F"/>
    <w:rsid w:val="00F9041C"/>
    <w:rsid w:val="00F90F1A"/>
    <w:rsid w:val="00F917E9"/>
    <w:rsid w:val="00F92F5E"/>
    <w:rsid w:val="00F93A39"/>
    <w:rsid w:val="00F943FA"/>
    <w:rsid w:val="00F95443"/>
    <w:rsid w:val="00F96098"/>
    <w:rsid w:val="00F963CD"/>
    <w:rsid w:val="00FA0E78"/>
    <w:rsid w:val="00FA1E82"/>
    <w:rsid w:val="00FA30BE"/>
    <w:rsid w:val="00FA6015"/>
    <w:rsid w:val="00FA70D4"/>
    <w:rsid w:val="00FB0F48"/>
    <w:rsid w:val="00FB392D"/>
    <w:rsid w:val="00FB4C40"/>
    <w:rsid w:val="00FB559D"/>
    <w:rsid w:val="00FB68AF"/>
    <w:rsid w:val="00FB6ABA"/>
    <w:rsid w:val="00FC0976"/>
    <w:rsid w:val="00FC37AE"/>
    <w:rsid w:val="00FC39FE"/>
    <w:rsid w:val="00FC464F"/>
    <w:rsid w:val="00FC63F2"/>
    <w:rsid w:val="00FC6A52"/>
    <w:rsid w:val="00FD1E55"/>
    <w:rsid w:val="00FD22CC"/>
    <w:rsid w:val="00FD3975"/>
    <w:rsid w:val="00FD52EA"/>
    <w:rsid w:val="00FD6298"/>
    <w:rsid w:val="00FD7FDF"/>
    <w:rsid w:val="00FE229A"/>
    <w:rsid w:val="00FE3B1A"/>
    <w:rsid w:val="00FE583E"/>
    <w:rsid w:val="00FE5A8B"/>
    <w:rsid w:val="00FE6649"/>
    <w:rsid w:val="00FF0C37"/>
    <w:rsid w:val="00FF183D"/>
    <w:rsid w:val="00FF2CE9"/>
    <w:rsid w:val="00FF3658"/>
    <w:rsid w:val="00FF3DB8"/>
    <w:rsid w:val="00FF4C3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9AFDCD0"/>
  <w15:docId w15:val="{6C185077-558C-49E7-93E0-49F27D948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uiPriority w:val="99"/>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ListParagraph">
    <w:name w:val="List Paragraph"/>
    <w:basedOn w:val="Normal"/>
    <w:uiPriority w:val="34"/>
    <w:qFormat/>
    <w:rsid w:val="001B2883"/>
    <w:pPr>
      <w:ind w:firstLineChars="200" w:firstLine="420"/>
    </w:pPr>
  </w:style>
  <w:style w:type="character" w:styleId="UnresolvedMention">
    <w:name w:val="Unresolved Mention"/>
    <w:basedOn w:val="DefaultParagraphFont"/>
    <w:uiPriority w:val="99"/>
    <w:semiHidden/>
    <w:unhideWhenUsed/>
    <w:rsid w:val="00094CB5"/>
    <w:rPr>
      <w:color w:val="605E5C"/>
      <w:shd w:val="clear" w:color="auto" w:fill="E1DFDD"/>
    </w:rPr>
  </w:style>
  <w:style w:type="paragraph" w:customStyle="1" w:styleId="EndNoteBibliographyTitle">
    <w:name w:val="EndNote Bibliography Title"/>
    <w:basedOn w:val="Normal"/>
    <w:link w:val="EndNoteBibliographyTitleChar"/>
    <w:rsid w:val="005D6203"/>
    <w:pPr>
      <w:jc w:val="center"/>
    </w:pPr>
    <w:rPr>
      <w:rFonts w:ascii="Times New Roman" w:hAnsi="Times New Roman"/>
      <w:noProof/>
      <w:lang w:val="en-US"/>
    </w:rPr>
  </w:style>
  <w:style w:type="character" w:customStyle="1" w:styleId="EndNoteBibliographyTitleChar">
    <w:name w:val="EndNote Bibliography Title Char"/>
    <w:basedOn w:val="BodyCharChar"/>
    <w:link w:val="EndNoteBibliographyTitle"/>
    <w:rsid w:val="005D6203"/>
    <w:rPr>
      <w:rFonts w:ascii="Times" w:hAnsi="Times"/>
      <w:noProof/>
      <w:color w:val="000000"/>
      <w:sz w:val="22"/>
      <w:szCs w:val="22"/>
      <w:lang w:val="en-US" w:eastAsia="en-US" w:bidi="ar-SA"/>
    </w:rPr>
  </w:style>
  <w:style w:type="paragraph" w:customStyle="1" w:styleId="EndNoteBibliography">
    <w:name w:val="EndNote Bibliography"/>
    <w:basedOn w:val="Normal"/>
    <w:link w:val="EndNoteBibliographyChar"/>
    <w:rsid w:val="005D6203"/>
    <w:pPr>
      <w:jc w:val="both"/>
    </w:pPr>
    <w:rPr>
      <w:rFonts w:ascii="Times New Roman" w:hAnsi="Times New Roman"/>
      <w:noProof/>
      <w:lang w:val="en-US"/>
    </w:rPr>
  </w:style>
  <w:style w:type="character" w:customStyle="1" w:styleId="EndNoteBibliographyChar">
    <w:name w:val="EndNote Bibliography Char"/>
    <w:basedOn w:val="BodyCharChar"/>
    <w:link w:val="EndNoteBibliography"/>
    <w:rsid w:val="005D6203"/>
    <w:rPr>
      <w:rFonts w:ascii="Times" w:hAnsi="Times"/>
      <w:noProof/>
      <w:color w:val="000000"/>
      <w:sz w:val="22"/>
      <w:szCs w:val="22"/>
      <w:lang w:val="en-US" w:eastAsia="en-US" w:bidi="ar-SA"/>
    </w:rPr>
  </w:style>
  <w:style w:type="paragraph" w:styleId="Caption">
    <w:name w:val="caption"/>
    <w:basedOn w:val="Normal"/>
    <w:next w:val="Normal"/>
    <w:uiPriority w:val="35"/>
    <w:unhideWhenUsed/>
    <w:qFormat/>
    <w:rsid w:val="008A2FF0"/>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mantay.abdurakhmanov@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papers.nips.cc/paper/5782-character-level-convolutional-networks-for-text-classifica"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www.jmlr.org/papers/volume20/19-011/19-011.pdf"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github.com/ubisoft/mobydq"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searchgate.net/publication/344306968_COPOD_Copula-Based_Outlier_Detection"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mahsa.mohaghegh@aut.ac.nz" TargetMode="External"/><Relationship Id="rId14" Type="http://schemas.openxmlformats.org/officeDocument/2006/relationships/image" Target="media/image5.png"/><Relationship Id="rId22" Type="http://schemas.openxmlformats.org/officeDocument/2006/relationships/hyperlink" Target="https://www.aaai.org/ocs/index.php/AAAI/AAAI16/paper/view/12489/12017"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B3EBE-2C4F-4510-A6DF-F57696496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5</TotalTime>
  <Pages>6</Pages>
  <Words>7832</Words>
  <Characters>4464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52375</CharactersWithSpaces>
  <SharedDoc>false</SharedDoc>
  <HLinks>
    <vt:vector size="54" baseType="variant">
      <vt:variant>
        <vt:i4>1835039</vt:i4>
      </vt:variant>
      <vt:variant>
        <vt:i4>144</vt:i4>
      </vt:variant>
      <vt:variant>
        <vt:i4>0</vt:i4>
      </vt:variant>
      <vt:variant>
        <vt:i4>5</vt:i4>
      </vt:variant>
      <vt:variant>
        <vt:lpwstr>http://www.jmlr.org/papers/volume20/19-011/19-011.pdf</vt:lpwstr>
      </vt:variant>
      <vt:variant>
        <vt:lpwstr/>
      </vt:variant>
      <vt:variant>
        <vt:i4>1048582</vt:i4>
      </vt:variant>
      <vt:variant>
        <vt:i4>141</vt:i4>
      </vt:variant>
      <vt:variant>
        <vt:i4>0</vt:i4>
      </vt:variant>
      <vt:variant>
        <vt:i4>5</vt:i4>
      </vt:variant>
      <vt:variant>
        <vt:lpwstr>https://github.com/ubisoft/mobydq</vt:lpwstr>
      </vt:variant>
      <vt:variant>
        <vt:lpwstr/>
      </vt:variant>
      <vt:variant>
        <vt:i4>2162793</vt:i4>
      </vt:variant>
      <vt:variant>
        <vt:i4>138</vt:i4>
      </vt:variant>
      <vt:variant>
        <vt:i4>0</vt:i4>
      </vt:variant>
      <vt:variant>
        <vt:i4>5</vt:i4>
      </vt:variant>
      <vt:variant>
        <vt:lpwstr>https://www.researchgate.net/publication/344306968_COPOD_Copula-Based_Outlier_Detection</vt:lpwstr>
      </vt:variant>
      <vt:variant>
        <vt:lpwstr/>
      </vt:variant>
      <vt:variant>
        <vt:i4>5767171</vt:i4>
      </vt:variant>
      <vt:variant>
        <vt:i4>135</vt:i4>
      </vt:variant>
      <vt:variant>
        <vt:i4>0</vt:i4>
      </vt:variant>
      <vt:variant>
        <vt:i4>5</vt:i4>
      </vt:variant>
      <vt:variant>
        <vt:lpwstr>https://www.aaai.org/ocs/index.php/AAAI/AAAI16/paper/view/12489/12017</vt:lpwstr>
      </vt:variant>
      <vt:variant>
        <vt:lpwstr/>
      </vt:variant>
      <vt:variant>
        <vt:i4>7602296</vt:i4>
      </vt:variant>
      <vt:variant>
        <vt:i4>132</vt:i4>
      </vt:variant>
      <vt:variant>
        <vt:i4>0</vt:i4>
      </vt:variant>
      <vt:variant>
        <vt:i4>5</vt:i4>
      </vt:variant>
      <vt:variant>
        <vt:lpwstr>http://papers.nips.cc/paper/5782-character-level-convolutional-networks-for-text-classifica</vt:lpwstr>
      </vt:variant>
      <vt:variant>
        <vt:lpwstr/>
      </vt:variant>
      <vt:variant>
        <vt:i4>4784225</vt:i4>
      </vt:variant>
      <vt:variant>
        <vt:i4>9</vt:i4>
      </vt:variant>
      <vt:variant>
        <vt:i4>0</vt:i4>
      </vt:variant>
      <vt:variant>
        <vt:i4>5</vt:i4>
      </vt:variant>
      <vt:variant>
        <vt:lpwstr>mailto:mahsa.mohaghegh@aut.ac.nz</vt:lpwstr>
      </vt:variant>
      <vt:variant>
        <vt:lpwstr/>
      </vt:variant>
      <vt:variant>
        <vt:i4>6422547</vt:i4>
      </vt:variant>
      <vt:variant>
        <vt:i4>6</vt:i4>
      </vt:variant>
      <vt:variant>
        <vt:i4>0</vt:i4>
      </vt:variant>
      <vt:variant>
        <vt:i4>5</vt:i4>
      </vt:variant>
      <vt:variant>
        <vt:lpwstr>mailto:amantay.abdurakhmanov@gmail.com</vt:lpwstr>
      </vt:variant>
      <vt:variant>
        <vt:lpwstr/>
      </vt:variant>
      <vt:variant>
        <vt:i4>4784225</vt:i4>
      </vt:variant>
      <vt:variant>
        <vt:i4>3</vt:i4>
      </vt:variant>
      <vt:variant>
        <vt:i4>0</vt:i4>
      </vt:variant>
      <vt:variant>
        <vt:i4>5</vt:i4>
      </vt:variant>
      <vt:variant>
        <vt:lpwstr>mailto:mahsa.mohaghegh@aut.ac.nz</vt:lpwstr>
      </vt:variant>
      <vt:variant>
        <vt:lpwstr/>
      </vt:variant>
      <vt:variant>
        <vt:i4>6422547</vt:i4>
      </vt:variant>
      <vt:variant>
        <vt:i4>0</vt:i4>
      </vt:variant>
      <vt:variant>
        <vt:i4>0</vt:i4>
      </vt:variant>
      <vt:variant>
        <vt:i4>5</vt:i4>
      </vt:variant>
      <vt:variant>
        <vt:lpwstr>mailto:amantay.abdurakhmanov@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raham Douglas</dc:creator>
  <cp:keywords>open access, proceedings, template, fast, affordable, flexible</cp:keywords>
  <cp:lastModifiedBy>Abdurakhmanov, Amantay</cp:lastModifiedBy>
  <cp:revision>1394</cp:revision>
  <cp:lastPrinted>2007-03-24T08:16:00Z</cp:lastPrinted>
  <dcterms:created xsi:type="dcterms:W3CDTF">2015-09-19T03:23:00Z</dcterms:created>
  <dcterms:modified xsi:type="dcterms:W3CDTF">2020-11-02T01:57:00Z</dcterms:modified>
</cp:coreProperties>
</file>